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424745E9"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746</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istraction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r w:rsidR="00C82FC7">
        <w:rPr>
          <w:szCs w:val="24"/>
        </w:rPr>
        <w:t xml:space="preserve">en </w:t>
      </w:r>
      <w:r w:rsidR="009C5168">
        <w:rPr>
          <w:szCs w:val="24"/>
        </w:rPr>
        <w:t>self-regulation</w:t>
      </w:r>
      <w:r w:rsidR="00C82FC7">
        <w:rPr>
          <w:szCs w:val="24"/>
        </w:rPr>
        <w:t xml:space="preserve"> occurs </w:t>
      </w:r>
      <w:r w:rsidR="00965A73">
        <w:rPr>
          <w:szCs w:val="24"/>
        </w:rPr>
        <w:t xml:space="preserve"> in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CBF8B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08712C">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4CA893E9"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08712C">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08712C">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08712C">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08712C">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2E05C1D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08712C">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08712C">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E4E2A44"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08712C">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08712C">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08712C">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08712C">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08712C">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08712C">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FC256DC"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08712C">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08712C">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ABB85C9"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08712C">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08712C">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08712C">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08712C">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08712C">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74F068E6"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08712C">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08712C">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5C0466E8"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08712C">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08712C">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08712C">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08712C">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08712C">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08712C">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73955EFB"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08712C">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08712C">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08712C">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08712C">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08712C">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08712C">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08712C">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55BF6C85" w14:textId="7905EBDD" w:rsidR="00E12C1B" w:rsidRDefault="008C33F4" w:rsidP="006D4590">
      <w:pPr>
        <w:spacing w:after="0" w:line="480" w:lineRule="auto"/>
        <w:ind w:left="0" w:firstLine="720"/>
        <w:rPr>
          <w:ins w:id="8" w:author="Billy Mitchell" w:date="2024-10-20T22:57:00Z" w16du:dateUtc="2024-10-21T02:57:00Z"/>
          <w:szCs w:val="24"/>
        </w:rPr>
      </w:pPr>
      <w:r>
        <w:rPr>
          <w:b/>
          <w:bCs/>
          <w:szCs w:val="24"/>
        </w:rPr>
        <w:t xml:space="preserve">The Present Study. </w:t>
      </w:r>
      <w:ins w:id="9" w:author="Billy Mitchell" w:date="2024-10-20T22:55:00Z" w16du:dateUtc="2024-10-21T02:55:00Z">
        <w:r w:rsidR="00E12C1B">
          <w:rPr>
            <w:szCs w:val="24"/>
          </w:rPr>
          <w:t>We aimed to extend existing emotion regulation findings</w:t>
        </w:r>
      </w:ins>
      <w:ins w:id="10" w:author="Billy Mitchell" w:date="2024-10-20T23:09:00Z" w16du:dateUtc="2024-10-21T03:09:00Z">
        <w:r w:rsidR="0008712C">
          <w:rPr>
            <w:szCs w:val="24"/>
          </w:rPr>
          <w:t xml:space="preserve">, such as </w:t>
        </w:r>
      </w:ins>
      <w:r w:rsidR="0008712C">
        <w:rPr>
          <w:szCs w:val="24"/>
        </w:rPr>
        <w:fldChar w:fldCharType="begin"/>
      </w:r>
      <w:r w:rsidR="0008712C">
        <w:rPr>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08712C">
        <w:rPr>
          <w:szCs w:val="24"/>
        </w:rPr>
        <w:fldChar w:fldCharType="separate"/>
      </w:r>
      <w:del w:id="11" w:author="Billy Mitchell" w:date="2024-10-20T23:11:00Z" w16du:dateUtc="2024-10-21T03:11:00Z">
        <w:r w:rsidR="0008712C" w:rsidRPr="0008712C" w:rsidDel="0008712C">
          <w:delText>(</w:delText>
        </w:r>
      </w:del>
      <w:r w:rsidR="0008712C" w:rsidRPr="0008712C">
        <w:t>Sheppes et al.</w:t>
      </w:r>
      <w:del w:id="12" w:author="Billy Mitchell" w:date="2024-10-20T23:11:00Z" w16du:dateUtc="2024-10-21T03:11:00Z">
        <w:r w:rsidR="0008712C" w:rsidRPr="0008712C" w:rsidDel="0008712C">
          <w:delText>,</w:delText>
        </w:r>
      </w:del>
      <w:r w:rsidR="0008712C" w:rsidRPr="0008712C">
        <w:t xml:space="preserve"> </w:t>
      </w:r>
      <w:ins w:id="13" w:author="Billy Mitchell" w:date="2024-10-20T23:11:00Z" w16du:dateUtc="2024-10-21T03:11:00Z">
        <w:r w:rsidR="0008712C">
          <w:t>(</w:t>
        </w:r>
      </w:ins>
      <w:r w:rsidR="0008712C" w:rsidRPr="0008712C">
        <w:t>2011)</w:t>
      </w:r>
      <w:r w:rsidR="0008712C">
        <w:rPr>
          <w:szCs w:val="24"/>
        </w:rPr>
        <w:fldChar w:fldCharType="end"/>
      </w:r>
      <w:ins w:id="14" w:author="Billy Mitchell" w:date="2024-10-20T23:11:00Z" w16du:dateUtc="2024-10-21T03:11:00Z">
        <w:r w:rsidR="0008712C">
          <w:rPr>
            <w:szCs w:val="24"/>
          </w:rPr>
          <w:t>,</w:t>
        </w:r>
      </w:ins>
      <w:ins w:id="15" w:author="Billy Mitchell" w:date="2024-10-20T22:55:00Z" w16du:dateUtc="2024-10-21T02:55:00Z">
        <w:r w:rsidR="00E12C1B">
          <w:rPr>
            <w:szCs w:val="24"/>
          </w:rPr>
          <w:t xml:space="preserve"> by identifying possible boundary conditions in the relationship between affective intensity </w:t>
        </w:r>
      </w:ins>
      <w:ins w:id="16" w:author="Billy Mitchell" w:date="2024-10-20T22:56:00Z" w16du:dateUtc="2024-10-21T02:56:00Z">
        <w:r w:rsidR="00E12C1B">
          <w:rPr>
            <w:szCs w:val="24"/>
          </w:rPr>
          <w:t>and regulation strategy behavior using three studies. A</w:t>
        </w:r>
      </w:ins>
      <w:moveToRangeStart w:id="17" w:author="Billy Mitchell" w:date="2024-10-20T22:56:00Z" w:name="move180357398"/>
      <w:moveTo w:id="18" w:author="Billy Mitchell" w:date="2024-10-20T22:56:00Z" w16du:dateUtc="2024-10-21T02:56:00Z">
        <w:del w:id="19" w:author="Billy Mitchell" w:date="2024-10-20T22:56:00Z" w16du:dateUtc="2024-10-21T02:56:00Z">
          <w:r w:rsidR="00E12C1B" w:rsidRPr="004E6FCA" w:rsidDel="00E12C1B">
            <w:rPr>
              <w:szCs w:val="24"/>
            </w:rPr>
            <w:delText>While a</w:delText>
          </w:r>
        </w:del>
        <w:r w:rsidR="00E12C1B" w:rsidRPr="004E6FCA">
          <w:rPr>
            <w:szCs w:val="24"/>
          </w:rPr>
          <w:t xml:space="preserve">ffective intensity </w:t>
        </w:r>
        <w:del w:id="20" w:author="Billy Mitchell" w:date="2024-10-20T22:56:00Z" w16du:dateUtc="2024-10-21T02:56:00Z">
          <w:r w:rsidR="00E12C1B" w:rsidRPr="004E6FCA" w:rsidDel="00E12C1B">
            <w:rPr>
              <w:szCs w:val="24"/>
            </w:rPr>
            <w:delText xml:space="preserve">represents </w:delText>
          </w:r>
        </w:del>
      </w:moveTo>
      <w:ins w:id="21" w:author="Billy Mitchell" w:date="2024-10-20T22:56:00Z" w16du:dateUtc="2024-10-21T02:56:00Z">
        <w:r w:rsidR="00E12C1B">
          <w:rPr>
            <w:szCs w:val="24"/>
          </w:rPr>
          <w:t xml:space="preserve">is </w:t>
        </w:r>
      </w:ins>
      <w:moveTo w:id="22" w:author="Billy Mitchell" w:date="2024-10-20T22:56:00Z" w16du:dateUtc="2024-10-21T02:56:00Z">
        <w:r w:rsidR="00E12C1B" w:rsidRPr="004E6FCA">
          <w:rPr>
            <w:szCs w:val="24"/>
          </w:rPr>
          <w:t xml:space="preserve">a </w:t>
        </w:r>
        <w:del w:id="23" w:author="Billy Mitchell" w:date="2024-10-20T22:56:00Z" w16du:dateUtc="2024-10-21T02:56:00Z">
          <w:r w:rsidR="00E12C1B" w:rsidRPr="004E6FCA" w:rsidDel="00E12C1B">
            <w:rPr>
              <w:szCs w:val="24"/>
            </w:rPr>
            <w:delText xml:space="preserve">particularly </w:delText>
          </w:r>
        </w:del>
        <w:r w:rsidR="00E12C1B" w:rsidRPr="004E6FCA">
          <w:rPr>
            <w:szCs w:val="24"/>
          </w:rPr>
          <w:t xml:space="preserve">prominent predictor of ER behavior (i.e., </w:t>
        </w:r>
        <w:r w:rsidR="00E12C1B" w:rsidRPr="00BE73D6">
          <w:rPr>
            <w:i/>
            <w:iCs/>
            <w:szCs w:val="24"/>
          </w:rPr>
          <w:t>r+</w:t>
        </w:r>
        <w:r w:rsidR="00E12C1B" w:rsidRPr="004E6FCA">
          <w:rPr>
            <w:szCs w:val="24"/>
          </w:rPr>
          <w:t xml:space="preserve"> = 0.46 – 0.61; </w:t>
        </w:r>
        <w:r w:rsidR="00E12C1B">
          <w:rPr>
            <w:szCs w:val="24"/>
          </w:rPr>
          <w:t>“</w:t>
        </w:r>
        <w:r w:rsidR="00E12C1B" w:rsidRPr="004E6FCA">
          <w:rPr>
            <w:szCs w:val="24"/>
          </w:rPr>
          <w:t>a very large effect size</w:t>
        </w:r>
        <w:r w:rsidR="00E12C1B">
          <w:rPr>
            <w:szCs w:val="24"/>
          </w:rPr>
          <w:t>”</w:t>
        </w:r>
        <w:r w:rsidR="00E12C1B" w:rsidRPr="004E6FCA">
          <w:rPr>
            <w:szCs w:val="24"/>
          </w:rPr>
          <w:t>, according to recent meta-analyses</w:t>
        </w:r>
        <w:r w:rsidR="00E12C1B">
          <w:rPr>
            <w:szCs w:val="24"/>
          </w:rPr>
          <w:t xml:space="preserve">; </w:t>
        </w:r>
        <w:r w:rsidR="00E12C1B">
          <w:rPr>
            <w:szCs w:val="24"/>
          </w:rPr>
          <w:fldChar w:fldCharType="begin"/>
        </w:r>
      </w:moveTo>
      <w:r w:rsidR="0008712C">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moveTo w:id="24" w:author="Billy Mitchell" w:date="2024-10-20T22:56:00Z" w16du:dateUtc="2024-10-21T02:56:00Z">
        <w:r w:rsidR="00E12C1B">
          <w:rPr>
            <w:szCs w:val="24"/>
          </w:rPr>
          <w:fldChar w:fldCharType="separate"/>
        </w:r>
        <w:r w:rsidR="00E12C1B" w:rsidRPr="00642A4D">
          <w:t>Matthews et al., 2021)</w:t>
        </w:r>
        <w:r w:rsidR="00E12C1B">
          <w:rPr>
            <w:szCs w:val="24"/>
          </w:rPr>
          <w:fldChar w:fldCharType="end"/>
        </w:r>
        <w:r w:rsidR="00E12C1B" w:rsidRPr="004E6FCA">
          <w:rPr>
            <w:szCs w:val="24"/>
          </w:rPr>
          <w:t>,</w:t>
        </w:r>
      </w:moveTo>
      <w:ins w:id="25" w:author="Billy Mitchell" w:date="2024-10-20T22:56:00Z" w16du:dateUtc="2024-10-21T02:56:00Z">
        <w:r w:rsidR="00E12C1B">
          <w:rPr>
            <w:szCs w:val="24"/>
          </w:rPr>
          <w:t xml:space="preserve"> but</w:t>
        </w:r>
      </w:ins>
      <w:moveTo w:id="26" w:author="Billy Mitchell" w:date="2024-10-20T22:56:00Z" w16du:dateUtc="2024-10-21T02:56:00Z">
        <w:r w:rsidR="00E12C1B" w:rsidRPr="004E6FCA">
          <w:rPr>
            <w:szCs w:val="24"/>
          </w:rPr>
          <w:t xml:space="preserve"> the extent to which features of a </w:t>
        </w:r>
        <w:r w:rsidR="00E12C1B">
          <w:rPr>
            <w:szCs w:val="24"/>
          </w:rPr>
          <w:t>dynamic,</w:t>
        </w:r>
        <w:r w:rsidR="00E12C1B" w:rsidRPr="004E6FCA">
          <w:rPr>
            <w:szCs w:val="24"/>
          </w:rPr>
          <w:t xml:space="preserve"> multimodal situation could overshadow this effect </w:t>
        </w:r>
        <w:r w:rsidR="00E12C1B">
          <w:rPr>
            <w:szCs w:val="24"/>
          </w:rPr>
          <w:t xml:space="preserve">when experimental control is minimized </w:t>
        </w:r>
        <w:r w:rsidR="00E12C1B" w:rsidRPr="004E6FCA">
          <w:rPr>
            <w:szCs w:val="24"/>
          </w:rPr>
          <w:t>remain unclear.</w:t>
        </w:r>
      </w:moveTo>
      <w:ins w:id="27" w:author="Billy Mitchell" w:date="2024-10-20T22:57:00Z" w16du:dateUtc="2024-10-21T02:57:00Z">
        <w:r w:rsidR="00E12C1B">
          <w:rPr>
            <w:szCs w:val="24"/>
          </w:rPr>
          <w:t xml:space="preserve"> </w:t>
        </w:r>
      </w:ins>
      <w:ins w:id="28" w:author="Billy Mitchell" w:date="2024-10-20T23:11:00Z" w16du:dateUtc="2024-10-21T03:11:00Z">
        <w:r w:rsidR="0008712C">
          <w:rPr>
            <w:szCs w:val="24"/>
          </w:rPr>
          <w:t xml:space="preserve">As such, </w:t>
        </w:r>
      </w:ins>
      <w:ins w:id="29" w:author="Billy Mitchell" w:date="2024-10-20T23:12:00Z" w16du:dateUtc="2024-10-21T03:12:00Z">
        <w:r w:rsidR="0008712C">
          <w:rPr>
            <w:szCs w:val="24"/>
          </w:rPr>
          <w:t>our study designs contrast previous research</w:t>
        </w:r>
      </w:ins>
      <w:ins w:id="30" w:author="Billy Mitchell" w:date="2024-10-20T23:13:00Z" w16du:dateUtc="2024-10-21T03:13:00Z">
        <w:r w:rsidR="0008712C">
          <w:rPr>
            <w:szCs w:val="24"/>
          </w:rPr>
          <w:t xml:space="preserve"> comparing reappraisal and distraction – the most popular strategy comparison in the literature </w:t>
        </w:r>
      </w:ins>
      <w:r w:rsidR="0008712C">
        <w:rPr>
          <w:szCs w:val="24"/>
        </w:rPr>
        <w:fldChar w:fldCharType="begin"/>
      </w:r>
      <w:r w:rsidR="0008712C">
        <w:rPr>
          <w:szCs w:val="24"/>
        </w:rPr>
        <w:instrText xml:space="preserve"> ADDIN ZOTERO_ITEM CSL_CITATION {"citationID":"V5DISalo","properties":{"formattedCitation":"(Heiy &amp; Cheavens, 2014)","plainCitation":"(Heiy &amp; Cheavens, 2014)","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08712C">
        <w:rPr>
          <w:szCs w:val="24"/>
        </w:rPr>
        <w:fldChar w:fldCharType="separate"/>
      </w:r>
      <w:r w:rsidR="0008712C" w:rsidRPr="0008712C">
        <w:t>(Heiy &amp; Cheavens, 2014)</w:t>
      </w:r>
      <w:r w:rsidR="0008712C">
        <w:rPr>
          <w:szCs w:val="24"/>
        </w:rPr>
        <w:fldChar w:fldCharType="end"/>
      </w:r>
      <w:ins w:id="31" w:author="Billy Mitchell" w:date="2024-10-20T23:13:00Z" w16du:dateUtc="2024-10-21T03:13:00Z">
        <w:r w:rsidR="0008712C" w:rsidRPr="004E6FCA">
          <w:rPr>
            <w:szCs w:val="24"/>
          </w:rPr>
          <w:t xml:space="preserve">, </w:t>
        </w:r>
        <w:r w:rsidR="0008712C">
          <w:rPr>
            <w:szCs w:val="24"/>
          </w:rPr>
          <w:t xml:space="preserve"> </w:t>
        </w:r>
      </w:ins>
      <w:ins w:id="32" w:author="Billy Mitchell" w:date="2024-10-20T23:12:00Z" w16du:dateUtc="2024-10-21T03:12:00Z">
        <w:r w:rsidR="0008712C">
          <w:rPr>
            <w:szCs w:val="24"/>
          </w:rPr>
          <w:t xml:space="preserve"> by varying components </w:t>
        </w:r>
      </w:ins>
      <w:ins w:id="33" w:author="Billy Mitchell" w:date="2024-10-20T23:14:00Z" w16du:dateUtc="2024-10-21T03:14:00Z">
        <w:r w:rsidR="0008712C">
          <w:rPr>
            <w:szCs w:val="24"/>
          </w:rPr>
          <w:t xml:space="preserve">of </w:t>
        </w:r>
      </w:ins>
      <w:ins w:id="34" w:author="Billy Mitchell" w:date="2024-10-20T23:15:00Z" w16du:dateUtc="2024-10-21T03:15:00Z">
        <w:r w:rsidR="00EA4A76">
          <w:rPr>
            <w:szCs w:val="24"/>
          </w:rPr>
          <w:t>the</w:t>
        </w:r>
      </w:ins>
      <w:ins w:id="35" w:author="Billy Mitchell" w:date="2024-10-20T23:14:00Z" w16du:dateUtc="2024-10-21T03:14:00Z">
        <w:r w:rsidR="0008712C">
          <w:rPr>
            <w:szCs w:val="24"/>
          </w:rPr>
          <w:t xml:space="preserve"> designs that introduce greater</w:t>
        </w:r>
      </w:ins>
      <w:ins w:id="36" w:author="Billy Mitchell" w:date="2024-10-20T23:11:00Z" w16du:dateUtc="2024-10-21T03:11:00Z">
        <w:r w:rsidR="0008712C">
          <w:rPr>
            <w:szCs w:val="24"/>
          </w:rPr>
          <w:t xml:space="preserve"> </w:t>
        </w:r>
      </w:ins>
      <w:ins w:id="37" w:author="Billy Mitchell" w:date="2024-10-20T22:57:00Z" w16du:dateUtc="2024-10-21T02:57:00Z">
        <w:r w:rsidR="00E12C1B">
          <w:rPr>
            <w:szCs w:val="24"/>
          </w:rPr>
          <w:t>complexity and</w:t>
        </w:r>
      </w:ins>
      <w:ins w:id="38" w:author="Billy Mitchell" w:date="2024-10-20T23:14:00Z" w16du:dateUtc="2024-10-21T03:14:00Z">
        <w:r w:rsidR="0008712C">
          <w:rPr>
            <w:szCs w:val="24"/>
          </w:rPr>
          <w:t>/or</w:t>
        </w:r>
      </w:ins>
      <w:ins w:id="39" w:author="Billy Mitchell" w:date="2024-10-20T22:57:00Z" w16du:dateUtc="2024-10-21T02:57:00Z">
        <w:r w:rsidR="00E12C1B">
          <w:rPr>
            <w:szCs w:val="24"/>
          </w:rPr>
          <w:t xml:space="preserve"> ecological validity</w:t>
        </w:r>
      </w:ins>
      <w:ins w:id="40" w:author="Billy Mitchell" w:date="2024-10-20T23:14:00Z" w16du:dateUtc="2024-10-21T03:14:00Z">
        <w:r w:rsidR="0008712C">
          <w:rPr>
            <w:szCs w:val="24"/>
          </w:rPr>
          <w:t xml:space="preserve"> than traditionally might be present in similar</w:t>
        </w:r>
      </w:ins>
      <w:ins w:id="41" w:author="Billy Mitchell" w:date="2024-10-20T22:57:00Z" w16du:dateUtc="2024-10-21T02:57:00Z">
        <w:r w:rsidR="00E12C1B">
          <w:rPr>
            <w:szCs w:val="24"/>
          </w:rPr>
          <w:t xml:space="preserve"> stud</w:t>
        </w:r>
      </w:ins>
      <w:ins w:id="42" w:author="Billy Mitchell" w:date="2024-10-20T23:15:00Z" w16du:dateUtc="2024-10-21T03:15:00Z">
        <w:r w:rsidR="00EA4A76">
          <w:rPr>
            <w:szCs w:val="24"/>
          </w:rPr>
          <w:t>ies</w:t>
        </w:r>
      </w:ins>
      <w:ins w:id="43" w:author="Billy Mitchell" w:date="2024-10-20T22:57:00Z" w16du:dateUtc="2024-10-21T02:57:00Z">
        <w:r w:rsidR="00E12C1B">
          <w:rPr>
            <w:szCs w:val="24"/>
          </w:rPr>
          <w:t>.</w:t>
        </w:r>
      </w:ins>
      <w:moveTo w:id="44" w:author="Billy Mitchell" w:date="2024-10-20T22:56:00Z" w16du:dateUtc="2024-10-21T02:56:00Z">
        <w:del w:id="45" w:author="Billy Mitchell" w:date="2024-10-20T22:57:00Z" w16du:dateUtc="2024-10-21T02:57:00Z">
          <w:r w:rsidR="00E12C1B" w:rsidRPr="004E6FCA" w:rsidDel="00E12C1B">
            <w:rPr>
              <w:szCs w:val="24"/>
            </w:rPr>
            <w:delText xml:space="preserve"> </w:delText>
          </w:r>
        </w:del>
      </w:moveTo>
      <w:moveToRangeEnd w:id="17"/>
    </w:p>
    <w:p w14:paraId="2E07F6A3" w14:textId="2D028904" w:rsidR="004649E5" w:rsidDel="00E12C1B" w:rsidRDefault="00E12C1B" w:rsidP="0008712C">
      <w:pPr>
        <w:spacing w:after="0" w:line="480" w:lineRule="auto"/>
        <w:ind w:left="0" w:firstLine="720"/>
        <w:rPr>
          <w:del w:id="46" w:author="Billy Mitchell" w:date="2024-10-20T23:02:00Z" w16du:dateUtc="2024-10-21T03:02:00Z"/>
          <w:szCs w:val="24"/>
        </w:rPr>
      </w:pPr>
      <w:ins w:id="47" w:author="Billy Mitchell" w:date="2024-10-20T22:58:00Z" w16du:dateUtc="2024-10-21T02:58:00Z">
        <w:r>
          <w:rPr>
            <w:szCs w:val="24"/>
          </w:rPr>
          <w:t>Study</w:t>
        </w:r>
        <w:r w:rsidRPr="004E6FCA">
          <w:rPr>
            <w:szCs w:val="24"/>
          </w:rPr>
          <w:t xml:space="preserve"> 1 aimed to </w:t>
        </w:r>
        <w:r>
          <w:rPr>
            <w:szCs w:val="24"/>
          </w:rPr>
          <w:t xml:space="preserve">test whether this effect extends to </w:t>
        </w:r>
        <w:r>
          <w:rPr>
            <w:szCs w:val="24"/>
          </w:rPr>
          <w:t xml:space="preserve">unstructured, </w:t>
        </w:r>
        <w:r>
          <w:rPr>
            <w:szCs w:val="24"/>
          </w:rPr>
          <w:t>high-intensity circumstances by having</w:t>
        </w:r>
      </w:ins>
      <w:ins w:id="48" w:author="Billy Mitchell" w:date="2024-10-20T23:06:00Z" w16du:dateUtc="2024-10-21T03:06:00Z">
        <w:r w:rsidR="0008712C">
          <w:rPr>
            <w:szCs w:val="24"/>
          </w:rPr>
          <w:t xml:space="preserve"> </w:t>
        </w:r>
      </w:ins>
      <w:ins w:id="49" w:author="Billy Mitchell" w:date="2024-10-20T22:58:00Z" w16du:dateUtc="2024-10-21T02:58:00Z">
        <w:r w:rsidRPr="004E6FCA">
          <w:rPr>
            <w:szCs w:val="24"/>
          </w:rPr>
          <w:t>participants</w:t>
        </w:r>
        <w:r>
          <w:rPr>
            <w:szCs w:val="24"/>
          </w:rPr>
          <w:t xml:space="preserve"> with no prior ER strategy training or explicit direction to </w:t>
        </w:r>
        <w:r>
          <w:rPr>
            <w:szCs w:val="24"/>
          </w:rPr>
          <w:lastRenderedPageBreak/>
          <w:t>regulate (i.e., ‘untraine</w:t>
        </w:r>
      </w:ins>
      <w:ins w:id="50" w:author="Billy Mitchell" w:date="2024-10-20T22:59:00Z" w16du:dateUtc="2024-10-21T02:59:00Z">
        <w:r>
          <w:rPr>
            <w:szCs w:val="24"/>
          </w:rPr>
          <w:t>d)</w:t>
        </w:r>
      </w:ins>
      <w:ins w:id="51" w:author="Billy Mitchell" w:date="2024-10-20T22:58:00Z" w16du:dateUtc="2024-10-21T02:58:00Z">
        <w:r w:rsidRPr="004E6FCA">
          <w:rPr>
            <w:szCs w:val="24"/>
          </w:rPr>
          <w:t xml:space="preserve"> </w:t>
        </w:r>
        <w:r>
          <w:rPr>
            <w:szCs w:val="24"/>
          </w:rPr>
          <w:t>navigate</w:t>
        </w:r>
        <w:r w:rsidRPr="004E6FCA">
          <w:rPr>
            <w:szCs w:val="24"/>
          </w:rPr>
          <w:t xml:space="preserve"> a haunted house and report their undirected emotional and regulatory behaviors in a surprise recall task after exposure</w:t>
        </w:r>
        <w:r>
          <w:rPr>
            <w:szCs w:val="24"/>
          </w:rPr>
          <w:t xml:space="preserve">. </w:t>
        </w:r>
      </w:ins>
      <w:r w:rsidR="004E6FCA">
        <w:rPr>
          <w:szCs w:val="24"/>
        </w:rPr>
        <w:t>T</w:t>
      </w:r>
      <w:r w:rsidR="004E6FCA" w:rsidRPr="004E6FCA">
        <w:rPr>
          <w:szCs w:val="24"/>
        </w:rPr>
        <w:t xml:space="preserve">o our knowledge, </w:t>
      </w:r>
      <w:ins w:id="52" w:author="Billy Mitchell" w:date="2024-10-20T22:59:00Z" w16du:dateUtc="2024-10-21T02:59:00Z">
        <w:r>
          <w:rPr>
            <w:szCs w:val="24"/>
          </w:rPr>
          <w:t xml:space="preserve">this represents the first attempt to study this relationship in an </w:t>
        </w:r>
      </w:ins>
      <w:del w:id="53" w:author="Billy Mitchell" w:date="2024-10-20T22:59:00Z" w16du:dateUtc="2024-10-21T02:59:00Z">
        <w:r w:rsidR="004E6FCA" w:rsidRPr="004E6FCA" w:rsidDel="00E12C1B">
          <w:rPr>
            <w:szCs w:val="24"/>
          </w:rPr>
          <w:delText xml:space="preserve">no study has examined whether affective intensity predicts strategy usage in </w:delText>
        </w:r>
      </w:del>
      <w:r w:rsidR="004E6FCA" w:rsidRPr="004E6FCA">
        <w:rPr>
          <w:szCs w:val="24"/>
        </w:rPr>
        <w:t>aversive, high-intensity, multimodal context</w:t>
      </w:r>
      <w:del w:id="54" w:author="Billy Mitchell" w:date="2024-10-20T22:59:00Z" w16du:dateUtc="2024-10-21T02:59:00Z">
        <w:r w:rsidR="004E6FCA" w:rsidRPr="004E6FCA" w:rsidDel="00E12C1B">
          <w:rPr>
            <w:szCs w:val="24"/>
          </w:rPr>
          <w:delText>s</w:delText>
        </w:r>
      </w:del>
      <w:r w:rsidR="004E6FCA" w:rsidRPr="004E6FCA">
        <w:rPr>
          <w:szCs w:val="24"/>
        </w:rPr>
        <w:t xml:space="preserve"> using untrained participants</w:t>
      </w:r>
      <w:del w:id="55" w:author="Billy Mitchell" w:date="2024-10-20T23:00:00Z" w16du:dateUtc="2024-10-21T03:00:00Z">
        <w:r w:rsidR="00D12D06" w:rsidDel="00E12C1B">
          <w:rPr>
            <w:szCs w:val="24"/>
          </w:rPr>
          <w:delText xml:space="preserve"> (i.e., individuals given no prior training in how to use or classify </w:delText>
        </w:r>
        <w:r w:rsidR="006021D3" w:rsidDel="00E12C1B">
          <w:rPr>
            <w:szCs w:val="24"/>
          </w:rPr>
          <w:delText>ER</w:delText>
        </w:r>
        <w:r w:rsidR="00D12D06" w:rsidDel="00E12C1B">
          <w:rPr>
            <w:szCs w:val="24"/>
          </w:rPr>
          <w:delText xml:space="preserve"> strategies and no </w:delText>
        </w:r>
        <w:r w:rsidR="00E83BB7" w:rsidDel="00E12C1B">
          <w:rPr>
            <w:szCs w:val="24"/>
          </w:rPr>
          <w:delText xml:space="preserve">explicit </w:delText>
        </w:r>
        <w:r w:rsidR="00D12D06" w:rsidDel="00E12C1B">
          <w:rPr>
            <w:szCs w:val="24"/>
          </w:rPr>
          <w:delText>direction to regulate their experiences)</w:delText>
        </w:r>
        <w:r w:rsidR="004E6FCA" w:rsidRPr="004E6FCA" w:rsidDel="00E12C1B">
          <w:rPr>
            <w:szCs w:val="24"/>
          </w:rPr>
          <w:delText xml:space="preserve">. </w:delText>
        </w:r>
      </w:del>
      <w:ins w:id="56" w:author="Billy Mitchell" w:date="2024-10-20T23:02:00Z" w16du:dateUtc="2024-10-21T03:02:00Z">
        <w:r>
          <w:rPr>
            <w:szCs w:val="24"/>
          </w:rPr>
          <w:t>.</w:t>
        </w:r>
      </w:ins>
      <w:moveFromRangeStart w:id="57" w:author="Billy Mitchell" w:date="2024-10-20T22:56:00Z" w:name="move180357398"/>
      <w:moveFrom w:id="58" w:author="Billy Mitchell" w:date="2024-10-20T22:56:00Z" w16du:dateUtc="2024-10-21T02:56:00Z">
        <w:del w:id="59" w:author="Billy Mitchell" w:date="2024-10-20T23:02:00Z" w16du:dateUtc="2024-10-21T03:02:00Z">
          <w:r w:rsidR="004E6FCA" w:rsidRPr="004E6FCA" w:rsidDel="00E12C1B">
            <w:rPr>
              <w:szCs w:val="24"/>
            </w:rPr>
            <w:delText xml:space="preserve">While affective intensity represents a particularly prominent predictor of ER behavior (i.e., </w:delText>
          </w:r>
          <w:r w:rsidR="004E6FCA" w:rsidRPr="00BE73D6" w:rsidDel="00E12C1B">
            <w:rPr>
              <w:i/>
              <w:iCs/>
              <w:szCs w:val="24"/>
            </w:rPr>
            <w:delText>r+</w:delText>
          </w:r>
          <w:r w:rsidR="004E6FCA" w:rsidRPr="004E6FCA" w:rsidDel="00E12C1B">
            <w:rPr>
              <w:szCs w:val="24"/>
            </w:rPr>
            <w:delText xml:space="preserve"> = 0.46 – 0.61; </w:delText>
          </w:r>
          <w:r w:rsidR="007B651D" w:rsidDel="00E12C1B">
            <w:rPr>
              <w:szCs w:val="24"/>
            </w:rPr>
            <w:delText>“</w:delText>
          </w:r>
          <w:r w:rsidR="004E6FCA" w:rsidRPr="004E6FCA" w:rsidDel="00E12C1B">
            <w:rPr>
              <w:szCs w:val="24"/>
            </w:rPr>
            <w:delText>a very large effect size</w:delText>
          </w:r>
          <w:r w:rsidR="007B651D" w:rsidDel="00E12C1B">
            <w:rPr>
              <w:szCs w:val="24"/>
            </w:rPr>
            <w:delText>”</w:delText>
          </w:r>
          <w:r w:rsidR="004E6FCA" w:rsidRPr="004E6FCA" w:rsidDel="00E12C1B">
            <w:rPr>
              <w:szCs w:val="24"/>
            </w:rPr>
            <w:delText>, according to recent meta-analyses</w:delText>
          </w:r>
          <w:r w:rsidR="00E83BB7" w:rsidDel="00E12C1B">
            <w:rPr>
              <w:szCs w:val="24"/>
            </w:rPr>
            <w:delText xml:space="preserve">; </w:delText>
          </w:r>
          <w:r w:rsidR="00642A4D" w:rsidDel="00E12C1B">
            <w:rPr>
              <w:szCs w:val="24"/>
            </w:rPr>
            <w:fldChar w:fldCharType="begin"/>
          </w:r>
          <w:r w:rsidR="008F145E" w:rsidDel="00E12C1B">
            <w:rPr>
              <w:szCs w:val="24"/>
            </w:rPr>
            <w:del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delInstrText>
          </w:r>
          <w:r w:rsidR="00642A4D" w:rsidDel="00E12C1B">
            <w:rPr>
              <w:szCs w:val="24"/>
            </w:rPr>
            <w:fldChar w:fldCharType="separate"/>
          </w:r>
          <w:r w:rsidR="00642A4D" w:rsidRPr="00642A4D" w:rsidDel="00E12C1B">
            <w:delText>Matthews et al., 2021)</w:delText>
          </w:r>
          <w:r w:rsidR="00642A4D" w:rsidDel="00E12C1B">
            <w:rPr>
              <w:szCs w:val="24"/>
            </w:rPr>
            <w:fldChar w:fldCharType="end"/>
          </w:r>
          <w:r w:rsidR="004E6FCA" w:rsidRPr="004E6FCA" w:rsidDel="00E12C1B">
            <w:rPr>
              <w:szCs w:val="24"/>
            </w:rPr>
            <w:delText xml:space="preserve">, the extent to which features of a </w:delText>
          </w:r>
          <w:r w:rsidR="00131503" w:rsidDel="00E12C1B">
            <w:rPr>
              <w:szCs w:val="24"/>
            </w:rPr>
            <w:delText>dynamic</w:delText>
          </w:r>
          <w:r w:rsidR="007B651D" w:rsidDel="00E12C1B">
            <w:rPr>
              <w:szCs w:val="24"/>
            </w:rPr>
            <w:delText>,</w:delText>
          </w:r>
          <w:r w:rsidR="004E6FCA" w:rsidRPr="004E6FCA" w:rsidDel="00E12C1B">
            <w:rPr>
              <w:szCs w:val="24"/>
            </w:rPr>
            <w:delText xml:space="preserve"> multimodal situation could overshadow this effect </w:delText>
          </w:r>
          <w:r w:rsidR="005B30CF" w:rsidDel="00E12C1B">
            <w:rPr>
              <w:szCs w:val="24"/>
            </w:rPr>
            <w:delText xml:space="preserve">when experimental control is minimized </w:delText>
          </w:r>
          <w:r w:rsidR="004E6FCA" w:rsidRPr="004E6FCA" w:rsidDel="00E12C1B">
            <w:rPr>
              <w:szCs w:val="24"/>
            </w:rPr>
            <w:delText xml:space="preserve">remain unclear. </w:delText>
          </w:r>
        </w:del>
      </w:moveFrom>
      <w:moveFromRangeEnd w:id="57"/>
      <w:del w:id="60" w:author="Billy Mitchell" w:date="2024-10-20T23:00:00Z" w16du:dateUtc="2024-10-21T03:00:00Z">
        <w:r w:rsidR="004E6FCA" w:rsidRPr="004E6FCA" w:rsidDel="00E12C1B">
          <w:rPr>
            <w:szCs w:val="24"/>
          </w:rPr>
          <w:delText>The goal of the present research is to examine whether these well-established regulatory patterns emerge in sample</w:delText>
        </w:r>
        <w:r w:rsidR="00654CBF" w:rsidDel="00E12C1B">
          <w:rPr>
            <w:szCs w:val="24"/>
          </w:rPr>
          <w:delText>s</w:delText>
        </w:r>
        <w:r w:rsidR="004E6FCA" w:rsidRPr="004E6FCA" w:rsidDel="00E12C1B">
          <w:rPr>
            <w:szCs w:val="24"/>
          </w:rPr>
          <w:delText xml:space="preserve"> of untrained participants exposed to a </w:delText>
        </w:r>
        <w:r w:rsidR="00654CBF" w:rsidDel="00E12C1B">
          <w:rPr>
            <w:szCs w:val="24"/>
          </w:rPr>
          <w:delText>dynamic, feature-rich stimuli</w:delText>
        </w:r>
        <w:r w:rsidR="004E6FCA" w:rsidRPr="004E6FCA" w:rsidDel="00E12C1B">
          <w:rPr>
            <w:szCs w:val="24"/>
          </w:rPr>
          <w:delText xml:space="preserve"> high in emotional variability</w:delText>
        </w:r>
        <w:r w:rsidR="009C319B" w:rsidDel="00E12C1B">
          <w:rPr>
            <w:szCs w:val="24"/>
          </w:rPr>
          <w:delText>, such as a haunted house</w:delText>
        </w:r>
        <w:r w:rsidR="004E6FCA" w:rsidRPr="004E6FCA" w:rsidDel="00E12C1B">
          <w:rPr>
            <w:szCs w:val="24"/>
          </w:rPr>
          <w:delText xml:space="preserve">. </w:delText>
        </w:r>
      </w:del>
      <w:moveFromRangeStart w:id="61" w:author="Billy Mitchell" w:date="2024-10-20T23:00:00Z" w:name="move180357662"/>
      <w:moveFrom w:id="62" w:author="Billy Mitchell" w:date="2024-10-20T23:00:00Z" w16du:dateUtc="2024-10-21T03:00:00Z">
        <w:del w:id="63" w:author="Billy Mitchell" w:date="2024-10-20T23:02:00Z" w16du:dateUtc="2024-10-21T03:02:00Z">
          <w:r w:rsidR="004E6FCA" w:rsidRPr="004E6FCA" w:rsidDel="00E12C1B">
            <w:rPr>
              <w:szCs w:val="24"/>
            </w:rPr>
            <w:delText>Haunted house experiences have been used with marked success in recent research to study emotion and self-regulation</w:delText>
          </w:r>
          <w:r w:rsidR="00642A4D" w:rsidDel="00E12C1B">
            <w:rPr>
              <w:szCs w:val="24"/>
            </w:rPr>
            <w:delText xml:space="preserve"> </w:delText>
          </w:r>
          <w:r w:rsidR="00642A4D" w:rsidDel="00E12C1B">
            <w:rPr>
              <w:szCs w:val="24"/>
            </w:rPr>
            <w:fldChar w:fldCharType="begin"/>
          </w:r>
          <w:r w:rsidR="008F145E" w:rsidDel="00E12C1B">
            <w:rPr>
              <w:szCs w:val="24"/>
            </w:rPr>
            <w:del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642A4D" w:rsidDel="00E12C1B">
            <w:rPr>
              <w:szCs w:val="24"/>
            </w:rPr>
            <w:fldChar w:fldCharType="separate"/>
          </w:r>
          <w:r w:rsidR="000E4249" w:rsidRPr="000E4249" w:rsidDel="00E12C1B">
            <w:delText>(Clasen et al., 2019; Stasiak et al., 2023; Tashjian et al., 2022)</w:delText>
          </w:r>
          <w:r w:rsidR="00642A4D" w:rsidDel="00E12C1B">
            <w:rPr>
              <w:szCs w:val="24"/>
            </w:rPr>
            <w:fldChar w:fldCharType="end"/>
          </w:r>
          <w:r w:rsidR="004E6FCA" w:rsidRPr="004E6FCA" w:rsidDel="00E12C1B">
            <w:rPr>
              <w:szCs w:val="24"/>
            </w:rPr>
            <w:delText>.</w:delText>
          </w:r>
          <w:r w:rsidR="004C1DD4" w:rsidDel="00E12C1B">
            <w:rPr>
              <w:szCs w:val="24"/>
            </w:rPr>
            <w:delText xml:space="preserve"> While haunte</w:delText>
          </w:r>
          <w:r w:rsidR="001F7CFD" w:rsidDel="00E12C1B">
            <w:rPr>
              <w:szCs w:val="24"/>
            </w:rPr>
            <w:delText>d</w:delText>
          </w:r>
          <w:r w:rsidR="00E07969" w:rsidDel="00E12C1B">
            <w:rPr>
              <w:szCs w:val="24"/>
            </w:rPr>
            <w:delText xml:space="preserve"> houses</w:delText>
          </w:r>
          <w:r w:rsidR="001F7CFD" w:rsidDel="00E12C1B">
            <w:rPr>
              <w:szCs w:val="24"/>
            </w:rPr>
            <w:delText xml:space="preserve"> </w:delText>
          </w:r>
          <w:r w:rsidR="00E07969" w:rsidDel="00E12C1B">
            <w:rPr>
              <w:szCs w:val="24"/>
            </w:rPr>
            <w:delText xml:space="preserve">only </w:delText>
          </w:r>
          <w:r w:rsidR="001F7CFD" w:rsidDel="00E12C1B">
            <w:rPr>
              <w:szCs w:val="24"/>
            </w:rPr>
            <w:delText xml:space="preserve">represent a </w:delText>
          </w:r>
          <w:r w:rsidR="00E07969" w:rsidDel="00E12C1B">
            <w:rPr>
              <w:szCs w:val="24"/>
            </w:rPr>
            <w:delText xml:space="preserve">small </w:delText>
          </w:r>
          <w:r w:rsidR="001F7CFD" w:rsidDel="00E12C1B">
            <w:rPr>
              <w:szCs w:val="24"/>
            </w:rPr>
            <w:delText xml:space="preserve">proportion of the </w:delText>
          </w:r>
          <w:r w:rsidR="004C1DD4" w:rsidDel="00E12C1B">
            <w:rPr>
              <w:szCs w:val="24"/>
            </w:rPr>
            <w:delText>variabilit</w:delText>
          </w:r>
          <w:r w:rsidR="00E07969" w:rsidDel="00E12C1B">
            <w:rPr>
              <w:szCs w:val="24"/>
            </w:rPr>
            <w:delText>y which emotionally-relevant e</w:delText>
          </w:r>
          <w:r w:rsidR="002013C5" w:rsidDel="00E12C1B">
            <w:rPr>
              <w:szCs w:val="24"/>
            </w:rPr>
            <w:delText>xperiences</w:delText>
          </w:r>
          <w:r w:rsidR="00E07969" w:rsidDel="00E12C1B">
            <w:rPr>
              <w:szCs w:val="24"/>
            </w:rPr>
            <w:delText xml:space="preserve"> could</w:delText>
          </w:r>
          <w:r w:rsidR="002013C5" w:rsidDel="00E12C1B">
            <w:rPr>
              <w:szCs w:val="24"/>
            </w:rPr>
            <w:delText xml:space="preserve"> materialize as</w:delText>
          </w:r>
          <w:r w:rsidR="00837CFE" w:rsidDel="00E12C1B">
            <w:rPr>
              <w:szCs w:val="24"/>
            </w:rPr>
            <w:delText>, they</w:delText>
          </w:r>
          <w:r w:rsidR="001F7CFD" w:rsidDel="00E12C1B">
            <w:rPr>
              <w:szCs w:val="24"/>
            </w:rPr>
            <w:delText xml:space="preserve"> nonetheless</w:delText>
          </w:r>
          <w:r w:rsidR="00837CFE" w:rsidDel="00E12C1B">
            <w:rPr>
              <w:szCs w:val="24"/>
            </w:rPr>
            <w:delText xml:space="preserve"> </w:delText>
          </w:r>
          <w:r w:rsidR="009C319B" w:rsidDel="00E12C1B">
            <w:rPr>
              <w:szCs w:val="24"/>
            </w:rPr>
            <w:delText xml:space="preserve">offer </w:delText>
          </w:r>
          <w:r w:rsidR="002013C5" w:rsidDel="00E12C1B">
            <w:rPr>
              <w:szCs w:val="24"/>
            </w:rPr>
            <w:delText>safe and con</w:delText>
          </w:r>
          <w:r w:rsidR="005B30CF" w:rsidDel="00E12C1B">
            <w:rPr>
              <w:szCs w:val="24"/>
            </w:rPr>
            <w:delText>sistent</w:delText>
          </w:r>
          <w:r w:rsidR="002013C5" w:rsidDel="00E12C1B">
            <w:rPr>
              <w:szCs w:val="24"/>
            </w:rPr>
            <w:delText xml:space="preserve"> but </w:delText>
          </w:r>
          <w:r w:rsidR="00837CFE" w:rsidDel="00E12C1B">
            <w:rPr>
              <w:szCs w:val="24"/>
            </w:rPr>
            <w:delText>high</w:delText>
          </w:r>
          <w:r w:rsidR="009C319B" w:rsidDel="00E12C1B">
            <w:rPr>
              <w:szCs w:val="24"/>
            </w:rPr>
            <w:delText>-arousal</w:delText>
          </w:r>
          <w:r w:rsidR="00837CFE" w:rsidDel="00E12C1B">
            <w:rPr>
              <w:szCs w:val="24"/>
            </w:rPr>
            <w:delText xml:space="preserve"> events to</w:delText>
          </w:r>
          <w:r w:rsidR="001F7CFD" w:rsidDel="00E12C1B">
            <w:rPr>
              <w:szCs w:val="24"/>
            </w:rPr>
            <w:delText xml:space="preserve"> e</w:delText>
          </w:r>
          <w:r w:rsidR="00837CFE" w:rsidDel="00E12C1B">
            <w:rPr>
              <w:szCs w:val="24"/>
            </w:rPr>
            <w:delText>licit</w:delText>
          </w:r>
          <w:r w:rsidR="001F7CFD" w:rsidDel="00E12C1B">
            <w:rPr>
              <w:szCs w:val="24"/>
            </w:rPr>
            <w:delText xml:space="preserve"> </w:delText>
          </w:r>
          <w:r w:rsidR="002013C5" w:rsidDel="00E12C1B">
            <w:rPr>
              <w:szCs w:val="24"/>
            </w:rPr>
            <w:delText xml:space="preserve">a wide range of </w:delText>
          </w:r>
          <w:r w:rsidR="001F7CFD" w:rsidDel="00E12C1B">
            <w:rPr>
              <w:szCs w:val="24"/>
            </w:rPr>
            <w:delText>emotional experience</w:delText>
          </w:r>
          <w:r w:rsidR="002013C5" w:rsidDel="00E12C1B">
            <w:rPr>
              <w:szCs w:val="24"/>
            </w:rPr>
            <w:delText>s</w:delText>
          </w:r>
          <w:r w:rsidR="001F7CFD" w:rsidDel="00E12C1B">
            <w:rPr>
              <w:szCs w:val="24"/>
            </w:rPr>
            <w:delText xml:space="preserve"> (i.e., positive and negative emotions), intensit</w:delText>
          </w:r>
          <w:r w:rsidR="002013C5" w:rsidDel="00E12C1B">
            <w:rPr>
              <w:szCs w:val="24"/>
            </w:rPr>
            <w:delText>ies</w:delText>
          </w:r>
          <w:r w:rsidR="001F7CFD" w:rsidDel="00E12C1B">
            <w:rPr>
              <w:szCs w:val="24"/>
            </w:rPr>
            <w:delText xml:space="preserve">, and responses (i.e., regulation behaviors). This variance </w:delText>
          </w:r>
          <w:r w:rsidR="00837CFE" w:rsidDel="00E12C1B">
            <w:rPr>
              <w:szCs w:val="24"/>
            </w:rPr>
            <w:delText>would be difficult to g</w:delText>
          </w:r>
          <w:r w:rsidR="001F7CFD" w:rsidDel="00E12C1B">
            <w:rPr>
              <w:szCs w:val="24"/>
            </w:rPr>
            <w:delText>enerat</w:delText>
          </w:r>
          <w:r w:rsidR="00837CFE" w:rsidDel="00E12C1B">
            <w:rPr>
              <w:szCs w:val="24"/>
            </w:rPr>
            <w:delText xml:space="preserve">e in </w:delText>
          </w:r>
          <w:r w:rsidR="00582F95" w:rsidDel="00E12C1B">
            <w:rPr>
              <w:szCs w:val="24"/>
            </w:rPr>
            <w:delText>a</w:delText>
          </w:r>
          <w:r w:rsidR="001F7CFD" w:rsidDel="00E12C1B">
            <w:rPr>
              <w:szCs w:val="24"/>
            </w:rPr>
            <w:delText xml:space="preserve"> complex multimoda</w:delText>
          </w:r>
          <w:r w:rsidR="00837CFE" w:rsidDel="00E12C1B">
            <w:rPr>
              <w:szCs w:val="24"/>
            </w:rPr>
            <w:delText>l context outside of the lab while offering the same level of safety to the participants and control to the researchers</w:delText>
          </w:r>
          <w:r w:rsidR="001F7CFD" w:rsidDel="00E12C1B">
            <w:rPr>
              <w:szCs w:val="24"/>
            </w:rPr>
            <w:delText>.</w:delText>
          </w:r>
          <w:r w:rsidR="004E6FCA" w:rsidRPr="004E6FCA" w:rsidDel="00E12C1B">
            <w:rPr>
              <w:szCs w:val="24"/>
            </w:rPr>
            <w:delText xml:space="preserve"> </w:delText>
          </w:r>
        </w:del>
      </w:moveFrom>
      <w:moveFromRangeEnd w:id="61"/>
    </w:p>
    <w:p w14:paraId="20A12686" w14:textId="036DAF23" w:rsidR="00A315ED" w:rsidRDefault="004E6FCA" w:rsidP="00E12C1B">
      <w:pPr>
        <w:spacing w:after="0" w:line="480" w:lineRule="auto"/>
        <w:ind w:left="0" w:firstLine="720"/>
        <w:rPr>
          <w:szCs w:val="24"/>
        </w:rPr>
      </w:pPr>
      <w:del w:id="64" w:author="Billy Mitchell" w:date="2024-10-20T23:01:00Z" w16du:dateUtc="2024-10-21T03:01:00Z">
        <w:r w:rsidRPr="004E6FCA" w:rsidDel="00E12C1B">
          <w:rPr>
            <w:szCs w:val="24"/>
          </w:rPr>
          <w:delText xml:space="preserve">Because </w:delText>
        </w:r>
        <w:r w:rsidR="00396CB3" w:rsidDel="00E12C1B">
          <w:rPr>
            <w:szCs w:val="24"/>
          </w:rPr>
          <w:delText xml:space="preserve">the comparison between </w:delText>
        </w:r>
        <w:r w:rsidRPr="004E6FCA" w:rsidDel="00E12C1B">
          <w:rPr>
            <w:szCs w:val="24"/>
          </w:rPr>
          <w:delText xml:space="preserve">reappraisal and distraction </w:delText>
        </w:r>
        <w:r w:rsidR="00396CB3" w:rsidDel="00E12C1B">
          <w:rPr>
            <w:szCs w:val="24"/>
          </w:rPr>
          <w:delText xml:space="preserve">is nearly ubiquitous </w:delText>
        </w:r>
        <w:r w:rsidRPr="004E6FCA" w:rsidDel="00E12C1B">
          <w:rPr>
            <w:szCs w:val="24"/>
          </w:rPr>
          <w:delText>in the extant regulation literature</w:delText>
        </w:r>
        <w:r w:rsidR="00A5748C" w:rsidDel="00E12C1B">
          <w:rPr>
            <w:szCs w:val="24"/>
          </w:rPr>
          <w:delText xml:space="preserve">, as noted by </w:delText>
        </w:r>
        <w:r w:rsidRPr="004E6FCA" w:rsidDel="00E12C1B">
          <w:rPr>
            <w:szCs w:val="24"/>
          </w:rPr>
          <w:delText xml:space="preserve">Heiy &amp; Cheavens </w:delText>
        </w:r>
        <w:r w:rsidR="00A5748C" w:rsidDel="00E12C1B">
          <w:rPr>
            <w:szCs w:val="24"/>
          </w:rPr>
          <w:delText>(</w:delText>
        </w:r>
        <w:r w:rsidRPr="004E6FCA" w:rsidDel="00E12C1B">
          <w:rPr>
            <w:szCs w:val="24"/>
          </w:rPr>
          <w:delText>2014</w:delText>
        </w:r>
        <w:r w:rsidR="00A5748C" w:rsidDel="00E12C1B">
          <w:rPr>
            <w:szCs w:val="24"/>
          </w:rPr>
          <w:delText>)</w:delText>
        </w:r>
        <w:r w:rsidRPr="004E6FCA" w:rsidDel="00E12C1B">
          <w:rPr>
            <w:szCs w:val="24"/>
          </w:rPr>
          <w:delText xml:space="preserve">, </w:delText>
        </w:r>
      </w:del>
      <w:del w:id="65" w:author="Billy Mitchell" w:date="2024-10-20T22:58:00Z" w16du:dateUtc="2024-10-21T02:58:00Z">
        <w:r w:rsidR="00245CC6" w:rsidDel="00E12C1B">
          <w:rPr>
            <w:szCs w:val="24"/>
          </w:rPr>
          <w:delText>Study</w:delText>
        </w:r>
        <w:r w:rsidRPr="004E6FCA" w:rsidDel="00E12C1B">
          <w:rPr>
            <w:szCs w:val="24"/>
          </w:rPr>
          <w:delText xml:space="preserve"> 1 aimed to </w:delText>
        </w:r>
        <w:r w:rsidR="007E243B" w:rsidDel="00E12C1B">
          <w:rPr>
            <w:szCs w:val="24"/>
          </w:rPr>
          <w:delText xml:space="preserve">test whether this effect extends to untrained subjects in high-intensity circumstances by having </w:delText>
        </w:r>
        <w:r w:rsidR="00396CB3" w:rsidDel="00E12C1B">
          <w:rPr>
            <w:szCs w:val="24"/>
          </w:rPr>
          <w:delText xml:space="preserve"> </w:delText>
        </w:r>
        <w:r w:rsidRPr="004E6FCA" w:rsidDel="00E12C1B">
          <w:rPr>
            <w:szCs w:val="24"/>
          </w:rPr>
          <w:delText xml:space="preserve">untrained participants </w:delText>
        </w:r>
        <w:r w:rsidR="00396CB3" w:rsidDel="00E12C1B">
          <w:rPr>
            <w:szCs w:val="24"/>
          </w:rPr>
          <w:delText>navigate</w:delText>
        </w:r>
        <w:r w:rsidRPr="004E6FCA" w:rsidDel="00E12C1B">
          <w:rPr>
            <w:szCs w:val="24"/>
          </w:rPr>
          <w:delText xml:space="preserve"> a haunted house and report their undirected emotional and regulatory </w:delText>
        </w:r>
        <w:r w:rsidRPr="004E6FCA" w:rsidDel="00E12C1B">
          <w:rPr>
            <w:szCs w:val="24"/>
          </w:rPr>
          <w:lastRenderedPageBreak/>
          <w:delText>behaviors in a surprise recall task immediately after and one week after exposure</w:delText>
        </w:r>
        <w:r w:rsidR="00396CB3" w:rsidDel="00E12C1B">
          <w:rPr>
            <w:szCs w:val="24"/>
          </w:rPr>
          <w:delText xml:space="preserve">. </w:delText>
        </w:r>
      </w:del>
      <w:del w:id="66" w:author="Billy Mitchell" w:date="2024-10-20T23:02:00Z" w16du:dateUtc="2024-10-21T03:02:00Z">
        <w:r w:rsidR="00396CB3" w:rsidDel="00E12C1B">
          <w:rPr>
            <w:szCs w:val="24"/>
          </w:rPr>
          <w:delText>This</w:delText>
        </w:r>
        <w:r w:rsidRPr="004E6FCA" w:rsidDel="00E12C1B">
          <w:rPr>
            <w:szCs w:val="24"/>
          </w:rPr>
          <w:delText xml:space="preserve"> granted high levels of fidelity in capturing subjective participant </w:delText>
        </w:r>
        <w:r w:rsidR="002C591D" w:rsidDel="00E12C1B">
          <w:rPr>
            <w:szCs w:val="24"/>
          </w:rPr>
          <w:delText xml:space="preserve">emotion and </w:delText>
        </w:r>
        <w:r w:rsidRPr="004E6FCA" w:rsidDel="00E12C1B">
          <w:rPr>
            <w:szCs w:val="24"/>
          </w:rPr>
          <w:delText>experience</w:delText>
        </w:r>
        <w:r w:rsidR="007E243B" w:rsidDel="00E12C1B">
          <w:rPr>
            <w:szCs w:val="24"/>
          </w:rPr>
          <w:delText xml:space="preserve"> at the expense of </w:delText>
        </w:r>
        <w:r w:rsidR="005B30CF" w:rsidDel="00E12C1B">
          <w:rPr>
            <w:szCs w:val="24"/>
          </w:rPr>
          <w:delText xml:space="preserve">greater </w:delText>
        </w:r>
        <w:r w:rsidR="004E30DF" w:rsidDel="00E12C1B">
          <w:rPr>
            <w:szCs w:val="24"/>
          </w:rPr>
          <w:delText>experimental control</w:delText>
        </w:r>
        <w:r w:rsidRPr="004E6FCA" w:rsidDel="00E12C1B">
          <w:rPr>
            <w:szCs w:val="24"/>
          </w:rPr>
          <w:delText>.</w:delText>
        </w:r>
      </w:del>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ins w:id="67" w:author="Billy Mitchell" w:date="2024-10-20T23:03:00Z" w16du:dateUtc="2024-10-21T03:03:00Z">
        <w:r w:rsidR="00E12C1B">
          <w:rPr>
            <w:szCs w:val="24"/>
          </w:rPr>
          <w:t xml:space="preserve">Efforts to </w:t>
        </w:r>
      </w:ins>
      <w:del w:id="68" w:author="Billy Mitchell" w:date="2024-10-20T23:03:00Z" w16du:dateUtc="2024-10-21T03:03:00Z">
        <w:r w:rsidR="00CB54A4" w:rsidDel="00E12C1B">
          <w:rPr>
            <w:szCs w:val="24"/>
          </w:rPr>
          <w:delText xml:space="preserve">To </w:delText>
        </w:r>
      </w:del>
      <w:r w:rsidR="00CB54A4">
        <w:rPr>
          <w:szCs w:val="24"/>
        </w:rPr>
        <w:t xml:space="preserve">minimize </w:t>
      </w:r>
      <w:r w:rsidR="009C319B">
        <w:rPr>
          <w:szCs w:val="24"/>
        </w:rPr>
        <w:t xml:space="preserve">researcher </w:t>
      </w:r>
      <w:r w:rsidR="00CB54A4">
        <w:rPr>
          <w:szCs w:val="24"/>
        </w:rPr>
        <w:t>bias,</w:t>
      </w:r>
      <w:ins w:id="69" w:author="Billy Mitchell" w:date="2024-10-20T23:03:00Z" w16du:dateUtc="2024-10-21T03:03:00Z">
        <w:r w:rsidR="00E12C1B">
          <w:rPr>
            <w:szCs w:val="24"/>
          </w:rPr>
          <w:t xml:space="preserve"> including the use of multiverse analyses </w:t>
        </w:r>
      </w:ins>
      <w:ins w:id="70" w:author="Billy Mitchell" w:date="2024-10-20T23:04:00Z" w16du:dateUtc="2024-10-21T03:04:00Z">
        <w:r w:rsidR="00E12C1B">
          <w:rPr>
            <w:szCs w:val="24"/>
          </w:rPr>
          <w:t xml:space="preserve">and the use of normative affective ratings for haunted house experiences, also </w:t>
        </w:r>
      </w:ins>
      <w:del w:id="71" w:author="Billy Mitchell" w:date="2024-10-20T23:04:00Z" w16du:dateUtc="2024-10-21T03:04:00Z">
        <w:r w:rsidR="00CB54A4" w:rsidDel="00E12C1B">
          <w:rPr>
            <w:szCs w:val="24"/>
          </w:rPr>
          <w:delText xml:space="preserve"> we then </w:delText>
        </w:r>
        <w:r w:rsidR="009C319B" w:rsidDel="00E12C1B">
          <w:rPr>
            <w:szCs w:val="24"/>
          </w:rPr>
          <w:delText>applied</w:delText>
        </w:r>
        <w:r w:rsidR="00CB54A4" w:rsidDel="00E12C1B">
          <w:rPr>
            <w:szCs w:val="24"/>
          </w:rPr>
          <w:delText xml:space="preserve"> a</w:delText>
        </w:r>
        <w:r w:rsidR="00B42FE6" w:rsidDel="00E12C1B">
          <w:rPr>
            <w:szCs w:val="24"/>
          </w:rPr>
          <w:delText xml:space="preserve"> multiverse approach</w:delText>
        </w:r>
        <w:r w:rsidR="009C319B" w:rsidDel="00E12C1B">
          <w:rPr>
            <w:szCs w:val="24"/>
          </w:rPr>
          <w:delText xml:space="preserve"> to the data</w:delText>
        </w:r>
        <w:r w:rsidR="00CB54A4" w:rsidDel="00E12C1B">
          <w:rPr>
            <w:szCs w:val="24"/>
          </w:rPr>
          <w:delText>, s</w:delText>
        </w:r>
        <w:r w:rsidR="00B42FE6" w:rsidDel="00E12C1B">
          <w:rPr>
            <w:szCs w:val="24"/>
          </w:rPr>
          <w:delText>ystematically expand</w:delText>
        </w:r>
        <w:r w:rsidR="00CB54A4" w:rsidDel="00E12C1B">
          <w:rPr>
            <w:szCs w:val="24"/>
          </w:rPr>
          <w:delText>ing</w:delText>
        </w:r>
        <w:r w:rsidR="00B42FE6" w:rsidDel="00E12C1B">
          <w:rPr>
            <w:szCs w:val="24"/>
          </w:rPr>
          <w:delText xml:space="preserve"> </w:delText>
        </w:r>
        <w:r w:rsidR="009C319B" w:rsidDel="00E12C1B">
          <w:rPr>
            <w:szCs w:val="24"/>
          </w:rPr>
          <w:delText>and</w:delText>
        </w:r>
        <w:r w:rsidR="00B42FE6" w:rsidDel="00E12C1B">
          <w:rPr>
            <w:szCs w:val="24"/>
          </w:rPr>
          <w:delText xml:space="preserve"> constrai</w:delText>
        </w:r>
        <w:r w:rsidR="00CB54A4" w:rsidDel="00E12C1B">
          <w:rPr>
            <w:szCs w:val="24"/>
          </w:rPr>
          <w:delText>ning</w:delText>
        </w:r>
        <w:r w:rsidR="00B42FE6" w:rsidDel="00E12C1B">
          <w:rPr>
            <w:szCs w:val="24"/>
          </w:rPr>
          <w:delText xml:space="preserve"> </w:delText>
        </w:r>
        <w:r w:rsidR="00CB54A4" w:rsidDel="00E12C1B">
          <w:rPr>
            <w:szCs w:val="24"/>
          </w:rPr>
          <w:delText xml:space="preserve">our data inclusion criteria and adjusting for important covariates such as </w:delText>
        </w:r>
        <w:r w:rsidR="00CB54A4" w:rsidRPr="004E6FCA" w:rsidDel="00E12C1B">
          <w:rPr>
            <w:szCs w:val="24"/>
          </w:rPr>
          <w:delText>regulation tendencies and emotional goals</w:delText>
        </w:r>
        <w:r w:rsidR="00CB54A4" w:rsidDel="00E12C1B">
          <w:rPr>
            <w:szCs w:val="24"/>
          </w:rPr>
          <w:delText>, in an effort to identify conditions in which the relationship between affective intensity and strategy usage might emerge as statistically significant</w:delText>
        </w:r>
        <w:r w:rsidR="007B651D" w:rsidRPr="004E6FCA" w:rsidDel="00E12C1B">
          <w:rPr>
            <w:szCs w:val="24"/>
          </w:rPr>
          <w:delText>.</w:delText>
        </w:r>
        <w:r w:rsidR="00CB54A4" w:rsidDel="00E12C1B">
          <w:rPr>
            <w:szCs w:val="24"/>
          </w:rPr>
          <w:delText xml:space="preserve"> We again </w:delText>
        </w:r>
      </w:del>
      <w:r w:rsidR="00CB54A4">
        <w:rPr>
          <w:szCs w:val="24"/>
        </w:rPr>
        <w:t>failed to find an association.</w:t>
      </w:r>
      <w:r w:rsidR="007B651D" w:rsidRPr="004E6FCA">
        <w:rPr>
          <w:szCs w:val="24"/>
        </w:rPr>
        <w:t xml:space="preserve"> </w:t>
      </w:r>
    </w:p>
    <w:p w14:paraId="1D545012" w14:textId="267BAC90" w:rsidR="00A315ED" w:rsidRDefault="007B651D" w:rsidP="00245CC6">
      <w:pPr>
        <w:spacing w:after="0" w:line="480" w:lineRule="auto"/>
        <w:ind w:left="0" w:firstLine="720"/>
        <w:rPr>
          <w:szCs w:val="24"/>
        </w:rPr>
      </w:pPr>
      <w:del w:id="72" w:author="Billy Mitchell" w:date="2024-10-20T23:17:00Z" w16du:dateUtc="2024-10-21T03:17:00Z">
        <w:r w:rsidDel="00EA4A76">
          <w:rPr>
            <w:szCs w:val="24"/>
          </w:rPr>
          <w:delText>This</w:delText>
        </w:r>
      </w:del>
      <w:del w:id="73" w:author="Billy Mitchell" w:date="2024-10-20T23:16:00Z" w16du:dateUtc="2024-10-21T03:16:00Z">
        <w:r w:rsidR="004E6FCA" w:rsidRPr="004E6FCA" w:rsidDel="00EA4A76">
          <w:rPr>
            <w:szCs w:val="24"/>
          </w:rPr>
          <w:delText xml:space="preserve"> surprising</w:delText>
        </w:r>
      </w:del>
      <w:del w:id="74" w:author="Billy Mitchell" w:date="2024-10-20T23:17:00Z" w16du:dateUtc="2024-10-21T03:17:00Z">
        <w:r w:rsidR="004E6FCA" w:rsidRPr="004E6FCA" w:rsidDel="00EA4A76">
          <w:rPr>
            <w:szCs w:val="24"/>
          </w:rPr>
          <w:delText xml:space="preserve"> finding</w:delText>
        </w:r>
        <w:r w:rsidDel="00EA4A76">
          <w:rPr>
            <w:szCs w:val="24"/>
          </w:rPr>
          <w:delText xml:space="preserve"> motivated </w:delText>
        </w:r>
      </w:del>
      <w:r w:rsidR="00245CC6">
        <w:rPr>
          <w:szCs w:val="24"/>
        </w:rPr>
        <w:t>Study</w:t>
      </w:r>
      <w:r w:rsidR="004E6FCA" w:rsidRPr="004E6FCA">
        <w:rPr>
          <w:szCs w:val="24"/>
        </w:rPr>
        <w:t xml:space="preserve"> </w:t>
      </w:r>
      <w:ins w:id="75" w:author="Billy Mitchell" w:date="2024-10-20T23:17:00Z" w16du:dateUtc="2024-10-21T03:17:00Z">
        <w:r w:rsidR="00EA4A76">
          <w:rPr>
            <w:szCs w:val="24"/>
          </w:rPr>
          <w:t xml:space="preserve">2 </w:t>
        </w:r>
      </w:ins>
      <w:del w:id="76" w:author="Billy Mitchell" w:date="2024-10-20T23:17:00Z" w16du:dateUtc="2024-10-21T03:17:00Z">
        <w:r w:rsidR="004E6FCA" w:rsidRPr="004E6FCA" w:rsidDel="00EA4A76">
          <w:rPr>
            <w:szCs w:val="24"/>
          </w:rPr>
          <w:delText>2</w:delText>
        </w:r>
        <w:r w:rsidDel="00EA4A76">
          <w:rPr>
            <w:szCs w:val="24"/>
          </w:rPr>
          <w:delText>,</w:delText>
        </w:r>
        <w:r w:rsidR="004E6FCA" w:rsidRPr="004E6FCA" w:rsidDel="00EA4A76">
          <w:rPr>
            <w:szCs w:val="24"/>
          </w:rPr>
          <w:delText xml:space="preserve"> which </w:delText>
        </w:r>
      </w:del>
      <w:r w:rsidR="004E6FCA" w:rsidRPr="004E6FCA">
        <w:rPr>
          <w:szCs w:val="24"/>
        </w:rPr>
        <w:t>aimed to determine whether participants</w:t>
      </w:r>
      <w:ins w:id="77" w:author="Billy Mitchell" w:date="2024-10-20T23:17:00Z" w16du:dateUtc="2024-10-21T03:17:00Z">
        <w:r w:rsidR="00EA4A76">
          <w:rPr>
            <w:szCs w:val="24"/>
          </w:rPr>
          <w:t xml:space="preserve"> </w:t>
        </w:r>
      </w:ins>
      <w:ins w:id="78" w:author="Billy Mitchell" w:date="2024-10-20T23:18:00Z" w16du:dateUtc="2024-10-21T03:18:00Z">
        <w:r w:rsidR="00EA4A76">
          <w:rPr>
            <w:szCs w:val="24"/>
          </w:rPr>
          <w:t>would</w:t>
        </w:r>
      </w:ins>
      <w:del w:id="79" w:author="Billy Mitchell" w:date="2024-10-20T23:17:00Z" w16du:dateUtc="2024-10-21T03:17:00Z">
        <w:r w:rsidR="004E6FCA" w:rsidRPr="004E6FCA" w:rsidDel="00EA4A76">
          <w:rPr>
            <w:szCs w:val="24"/>
          </w:rPr>
          <w:delText xml:space="preserve"> </w:delText>
        </w:r>
      </w:del>
      <w:ins w:id="80" w:author="Billy Mitchell" w:date="2024-10-20T23:05:00Z" w16du:dateUtc="2024-10-21T03:05:00Z">
        <w:r w:rsidR="0008712C">
          <w:rPr>
            <w:szCs w:val="24"/>
          </w:rPr>
          <w:t xml:space="preserve"> demonstrate typical ER behavior when </w:t>
        </w:r>
      </w:ins>
      <w:r w:rsidR="004E6FCA" w:rsidRPr="004E6FCA">
        <w:rPr>
          <w:szCs w:val="24"/>
        </w:rPr>
        <w:t xml:space="preserve">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r w:rsidR="009C319B">
        <w:rPr>
          <w:szCs w:val="24"/>
        </w:rPr>
        <w:t xml:space="preserve"> (i.e., forecasting</w:t>
      </w:r>
      <w:ins w:id="81" w:author="Billy Mitchell" w:date="2024-10-20T23:19:00Z" w16du:dateUtc="2024-10-21T03:19:00Z">
        <w:r w:rsidR="00EA4A76">
          <w:rPr>
            <w:szCs w:val="24"/>
          </w:rPr>
          <w:t>, or predicting,</w:t>
        </w:r>
      </w:ins>
      <w:r w:rsidR="009C319B">
        <w:rPr>
          <w:szCs w:val="24"/>
        </w:rPr>
        <w:t xml:space="preserve"> rather than experiencing)</w:t>
      </w:r>
      <w:ins w:id="82" w:author="Billy Mitchell" w:date="2024-10-20T23:05:00Z" w16du:dateUtc="2024-10-21T03:05:00Z">
        <w:r w:rsidR="0008712C">
          <w:rPr>
            <w:szCs w:val="24"/>
          </w:rPr>
          <w:t>.</w:t>
        </w:r>
      </w:ins>
      <w:ins w:id="83" w:author="Billy Mitchell" w:date="2024-10-20T23:18:00Z" w16du:dateUtc="2024-10-21T03:18:00Z">
        <w:r w:rsidR="00EA4A76">
          <w:rPr>
            <w:szCs w:val="24"/>
          </w:rPr>
          <w:t xml:space="preserve"> Our goal was to retain some naturalistic features of Study </w:t>
        </w:r>
      </w:ins>
      <w:ins w:id="84" w:author="Billy Mitchell" w:date="2024-10-20T23:23:00Z" w16du:dateUtc="2024-10-21T03:23:00Z">
        <w:r w:rsidR="00EA4A76">
          <w:rPr>
            <w:szCs w:val="24"/>
          </w:rPr>
          <w:t>1</w:t>
        </w:r>
      </w:ins>
      <w:ins w:id="85" w:author="Billy Mitchell" w:date="2024-10-20T23:22:00Z" w16du:dateUtc="2024-10-21T03:22:00Z">
        <w:r w:rsidR="00EA4A76">
          <w:rPr>
            <w:szCs w:val="24"/>
          </w:rPr>
          <w:t xml:space="preserve"> </w:t>
        </w:r>
      </w:ins>
      <w:ins w:id="86" w:author="Billy Mitchell" w:date="2024-10-20T23:20:00Z" w16du:dateUtc="2024-10-21T03:20:00Z">
        <w:r w:rsidR="00EA4A76">
          <w:rPr>
            <w:szCs w:val="24"/>
          </w:rPr>
          <w:t>while introducing</w:t>
        </w:r>
      </w:ins>
      <w:ins w:id="87" w:author="Billy Mitchell" w:date="2024-10-20T23:23:00Z" w16du:dateUtc="2024-10-21T03:23:00Z">
        <w:r w:rsidR="00EA4A76">
          <w:rPr>
            <w:szCs w:val="24"/>
          </w:rPr>
          <w:t xml:space="preserve"> other features</w:t>
        </w:r>
      </w:ins>
      <w:ins w:id="88" w:author="Billy Mitchell" w:date="2024-10-20T23:20:00Z" w16du:dateUtc="2024-10-21T03:20:00Z">
        <w:r w:rsidR="00EA4A76">
          <w:rPr>
            <w:szCs w:val="24"/>
          </w:rPr>
          <w:t xml:space="preserve"> that mirror traditional lab studies. We hypothesized that </w:t>
        </w:r>
      </w:ins>
      <w:ins w:id="89" w:author="Billy Mitchell" w:date="2024-10-20T23:21:00Z" w16du:dateUtc="2024-10-21T03:21:00Z">
        <w:r w:rsidR="00EA4A76">
          <w:rPr>
            <w:szCs w:val="24"/>
          </w:rPr>
          <w:t xml:space="preserve">subjects would forecast using distraction more often </w:t>
        </w:r>
      </w:ins>
      <w:del w:id="90" w:author="Billy Mitchell" w:date="2024-10-20T23:21:00Z" w16du:dateUtc="2024-10-21T03:21:00Z">
        <w:r w:rsidR="004E6FCA" w:rsidRPr="004E6FCA" w:rsidDel="00EA4A76">
          <w:rPr>
            <w:szCs w:val="24"/>
          </w:rPr>
          <w:delText xml:space="preserve"> would more often </w:delText>
        </w:r>
        <w:r w:rsidR="00396CB3" w:rsidDel="00EA4A76">
          <w:rPr>
            <w:szCs w:val="24"/>
          </w:rPr>
          <w:delText>forecast, or predict, using</w:delText>
        </w:r>
        <w:r w:rsidR="00CB54A4" w:rsidRPr="004E6FCA" w:rsidDel="00EA4A76">
          <w:rPr>
            <w:szCs w:val="24"/>
          </w:rPr>
          <w:delText xml:space="preserve"> </w:delText>
        </w:r>
        <w:r w:rsidR="004E6FCA" w:rsidRPr="004E6FCA" w:rsidDel="00EA4A76">
          <w:rPr>
            <w:szCs w:val="24"/>
          </w:rPr>
          <w:delText xml:space="preserve">distraction </w:delText>
        </w:r>
      </w:del>
      <w:r w:rsidR="004E6FCA" w:rsidRPr="004E6FCA">
        <w:rPr>
          <w:szCs w:val="24"/>
        </w:rPr>
        <w:t xml:space="preserve">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w:t>
      </w:r>
      <w:ins w:id="91" w:author="Billy Mitchell" w:date="2024-10-20T23:21:00Z" w16du:dateUtc="2024-10-21T03:21:00Z">
        <w:r w:rsidR="00EA4A76">
          <w:rPr>
            <w:szCs w:val="24"/>
          </w:rPr>
          <w:t xml:space="preserve">more often </w:t>
        </w:r>
      </w:ins>
      <w:r w:rsidR="004E6FCA" w:rsidRPr="004E6FCA">
        <w:rPr>
          <w:szCs w:val="24"/>
        </w:rPr>
        <w:t xml:space="preserve">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del w:id="92" w:author="Billy Mitchell" w:date="2024-10-20T23:23:00Z" w16du:dateUtc="2024-10-21T03:23:00Z">
        <w:r w:rsidR="004E6FCA" w:rsidRPr="004E6FCA" w:rsidDel="00EA4A76">
          <w:rPr>
            <w:szCs w:val="24"/>
          </w:rPr>
          <w:delText>.</w:delText>
        </w:r>
        <w:r w:rsidR="000732A4" w:rsidDel="00EA4A76">
          <w:rPr>
            <w:szCs w:val="24"/>
          </w:rPr>
          <w:delText xml:space="preserve"> </w:delText>
        </w:r>
        <w:r w:rsidR="004E30DF" w:rsidDel="00EA4A76">
          <w:rPr>
            <w:szCs w:val="24"/>
          </w:rPr>
          <w:delText>We hypothesized that the decontextualized self-regulation choices motivated by stimulus-response paradigms might be closer in practice to simulating or forecasting self-regulation than regulation usage</w:delText>
        </w:r>
      </w:del>
      <w:ins w:id="93" w:author="Billy Mitchell" w:date="2024-10-20T23:23:00Z" w16du:dateUtc="2024-10-21T03:23:00Z">
        <w:r w:rsidR="00EA4A76">
          <w:rPr>
            <w:szCs w:val="24"/>
          </w:rPr>
          <w:t xml:space="preserve">. </w:t>
        </w:r>
      </w:ins>
      <w:del w:id="94" w:author="Billy Mitchell" w:date="2024-10-20T23:23:00Z" w16du:dateUtc="2024-10-21T03:23:00Z">
        <w:r w:rsidR="00A30191" w:rsidDel="00EA4A76">
          <w:rPr>
            <w:szCs w:val="24"/>
          </w:rPr>
          <w:delText>,</w:delText>
        </w:r>
      </w:del>
      <w:del w:id="95" w:author="Billy Mitchell" w:date="2024-10-20T23:24:00Z" w16du:dateUtc="2024-10-21T03:24:00Z">
        <w:r w:rsidR="00A30191" w:rsidDel="00EA4A76">
          <w:rPr>
            <w:szCs w:val="24"/>
          </w:rPr>
          <w:delText xml:space="preserve"> as forecasting may be more controlled and idealized than the complicated realities of regulation usage</w:delText>
        </w:r>
        <w:r w:rsidR="000732A4" w:rsidDel="00EA4A76">
          <w:rPr>
            <w:szCs w:val="24"/>
          </w:rPr>
          <w:delText>.</w:delText>
        </w:r>
        <w:r w:rsidR="004E6FCA" w:rsidRPr="004E6FCA" w:rsidDel="00EA4A76">
          <w:rPr>
            <w:szCs w:val="24"/>
          </w:rPr>
          <w:delText xml:space="preserve"> </w:delText>
        </w:r>
      </w:del>
      <w:r w:rsidR="002013C5">
        <w:rPr>
          <w:szCs w:val="24"/>
        </w:rPr>
        <w:t xml:space="preserve">We did observe the canonical association between emotional intensity and regulatory strategy selection </w:t>
      </w:r>
      <w:r w:rsidR="002013C5">
        <w:rPr>
          <w:szCs w:val="24"/>
        </w:rPr>
        <w:lastRenderedPageBreak/>
        <w:t>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 xml:space="preserve">many study design differences between Studies 1 and 2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043D5BCE" w14:textId="77777777" w:rsidR="00E12C1B" w:rsidRDefault="00582F95" w:rsidP="00C6526E">
      <w:pPr>
        <w:spacing w:after="0" w:line="480" w:lineRule="auto"/>
        <w:ind w:left="0" w:firstLine="720"/>
        <w:rPr>
          <w:ins w:id="96" w:author="Billy Mitchell" w:date="2024-10-20T23:01:00Z" w16du:dateUtc="2024-10-21T03:01:00Z"/>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A30191">
        <w:rPr>
          <w:szCs w:val="24"/>
        </w:rPr>
        <w:t xml:space="preserve">This study again featured greater experimental control than Study 1, but retained some of Study 1 design features to promote ecological validity.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w:t>
      </w:r>
    </w:p>
    <w:p w14:paraId="50D40366" w14:textId="2DA0AE4A" w:rsidR="00A315ED" w:rsidRDefault="00796950" w:rsidP="00C6526E">
      <w:pPr>
        <w:spacing w:after="0" w:line="480" w:lineRule="auto"/>
        <w:ind w:left="0" w:firstLine="720"/>
        <w:rPr>
          <w:b/>
          <w:szCs w:val="24"/>
        </w:rPr>
      </w:pPr>
      <w:ins w:id="97" w:author="Billy Mitchell" w:date="2024-10-20T23:25:00Z" w16du:dateUtc="2024-10-21T03:25:00Z">
        <w:r w:rsidRPr="009F0559">
          <w:rPr>
            <w:szCs w:val="24"/>
          </w:rPr>
          <w:t>Together, these studies seek to determine the degree to which well-established regulatory patterns, such as the relationship between emotional intensity and strategy selection, replicate when environmental complexity is introduced.</w:t>
        </w:r>
        <w:r>
          <w:rPr>
            <w:b/>
            <w:bCs/>
            <w:szCs w:val="24"/>
          </w:rPr>
          <w:t xml:space="preserve"> </w:t>
        </w:r>
      </w:ins>
      <w:r w:rsidR="00D17F92">
        <w:rPr>
          <w:szCs w:val="24"/>
        </w:rPr>
        <w:t>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3DBC506D" w14:textId="43523D20" w:rsidR="00E12C1B" w:rsidDel="00E12C1B" w:rsidRDefault="00245CC6" w:rsidP="00E12C1B">
      <w:pPr>
        <w:spacing w:after="0" w:line="480" w:lineRule="auto"/>
        <w:ind w:left="0" w:firstLine="720"/>
        <w:rPr>
          <w:del w:id="98" w:author="Billy Mitchell" w:date="2024-10-20T23:00:00Z" w16du:dateUtc="2024-10-21T03:00:00Z"/>
          <w:moveTo w:id="99" w:author="Billy Mitchell" w:date="2024-10-20T23:00:00Z" w16du:dateUtc="2024-10-21T03:00:00Z"/>
          <w:szCs w:val="24"/>
        </w:rPr>
      </w:pPr>
      <w:bookmarkStart w:id="100" w:name="_Hlk172732134"/>
      <w:r>
        <w:rPr>
          <w:szCs w:val="24"/>
        </w:rPr>
        <w:t>Study</w:t>
      </w:r>
      <w:r w:rsidR="00083D59" w:rsidRPr="008C7178">
        <w:rPr>
          <w:szCs w:val="24"/>
        </w:rPr>
        <w:t xml:space="preserve"> 1 tested whether the emotional intensity of negatively-valenced events was associated with the likelihood </w:t>
      </w:r>
      <w:bookmarkEnd w:id="100"/>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w:t>
      </w:r>
      <w:r w:rsidR="00083D59" w:rsidRPr="008C7178">
        <w:rPr>
          <w:szCs w:val="24"/>
        </w:rPr>
        <w:lastRenderedPageBreak/>
        <w:t xml:space="preserve">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moveToRangeStart w:id="101" w:author="Billy Mitchell" w:date="2024-10-20T23:00:00Z" w:name="move180357662"/>
      <w:moveTo w:id="102" w:author="Billy Mitchell" w:date="2024-10-20T23:00:00Z" w16du:dateUtc="2024-10-21T03:00:00Z">
        <w:r w:rsidR="00E12C1B" w:rsidRPr="004E6FCA">
          <w:rPr>
            <w:szCs w:val="24"/>
          </w:rPr>
          <w:t>Haunted house experiences have been used with marked success in recent research to study emotion and self-regulation</w:t>
        </w:r>
        <w:r w:rsidR="00E12C1B">
          <w:rPr>
            <w:szCs w:val="24"/>
          </w:rPr>
          <w:t xml:space="preserve"> </w:t>
        </w:r>
        <w:r w:rsidR="00E12C1B">
          <w:rPr>
            <w:szCs w:val="24"/>
          </w:rPr>
          <w:fldChar w:fldCharType="begin"/>
        </w:r>
      </w:moveTo>
      <w:r w:rsidR="0008712C">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moveTo w:id="103" w:author="Billy Mitchell" w:date="2024-10-20T23:00:00Z" w16du:dateUtc="2024-10-21T03:00:00Z">
        <w:r w:rsidR="00E12C1B">
          <w:rPr>
            <w:szCs w:val="24"/>
          </w:rPr>
          <w:fldChar w:fldCharType="separate"/>
        </w:r>
        <w:r w:rsidR="00E12C1B" w:rsidRPr="000E4249">
          <w:t>(Clasen et al., 2019; Stasiak et al., 2023; Tashjian et al., 2022)</w:t>
        </w:r>
        <w:r w:rsidR="00E12C1B">
          <w:rPr>
            <w:szCs w:val="24"/>
          </w:rPr>
          <w:fldChar w:fldCharType="end"/>
        </w:r>
        <w:r w:rsidR="00E12C1B" w:rsidRPr="004E6FCA">
          <w:rPr>
            <w:szCs w:val="24"/>
          </w:rPr>
          <w:t>.</w:t>
        </w:r>
        <w:r w:rsidR="00E12C1B">
          <w:rPr>
            <w:szCs w:val="24"/>
          </w:rPr>
          <w:t xml:space="preserve"> While haunted houses only represent a small proportion of the variability which emotionally-relevant experiences could materialize as, they nonetheless offer safe and consistent but high-arousal events to elicit a wide range of emotional experiences (i.e., positive and negative emotions), intensities, and responses (i.e., regulation behaviors). This variance would be difficult to generate in a complex multimodal context outside of the lab while offering the same level of safety to the participants and control to the researchers.</w:t>
        </w:r>
        <w:r w:rsidR="00E12C1B" w:rsidRPr="004E6FCA">
          <w:rPr>
            <w:szCs w:val="24"/>
          </w:rPr>
          <w:t xml:space="preserve"> </w:t>
        </w:r>
      </w:moveTo>
    </w:p>
    <w:moveToRangeEnd w:id="101"/>
    <w:p w14:paraId="43A0FEE3" w14:textId="7C662A74" w:rsidR="00083D59" w:rsidRPr="008C7178" w:rsidRDefault="00083D59" w:rsidP="00E12C1B">
      <w:pPr>
        <w:spacing w:after="0" w:line="480" w:lineRule="auto"/>
        <w:ind w:left="0" w:firstLine="720"/>
        <w:rPr>
          <w:szCs w:val="24"/>
        </w:rPr>
      </w:pP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A8E19B"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08712C">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08712C">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w:t>
      </w:r>
      <w:r>
        <w:rPr>
          <w:szCs w:val="24"/>
        </w:rPr>
        <w:lastRenderedPageBreak/>
        <w:t xml:space="preserve">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08712C">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08712C">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04"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04"/>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08712C">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08712C">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lastRenderedPageBreak/>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181127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08712C">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F49B32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08712C">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0839C44"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08712C">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08712C">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08712C">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8712C">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08712C">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05"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5"/>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A1C07F4"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08712C">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08712C">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D9E63B3" w:rsid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w:t>
      </w:r>
      <w:ins w:id="106" w:author="Billy Mitchell" w:date="2024-10-20T23:31:00Z" w16du:dateUtc="2024-10-21T03:31:00Z">
        <w:r w:rsidR="00796950">
          <w:rPr>
            <w:szCs w:val="24"/>
          </w:rPr>
          <w:t xml:space="preserve"> </w:t>
        </w:r>
      </w:ins>
      <w:del w:id="107" w:author="Billy Mitchell" w:date="2024-10-20T23:37:00Z" w16du:dateUtc="2024-10-21T03:37:00Z">
        <w:r w:rsidR="005B56A0" w:rsidDel="005B56A0">
          <w:rPr>
            <w:szCs w:val="24"/>
          </w:rPr>
          <w:fldChar w:fldCharType="begin"/>
        </w:r>
        <w:r w:rsidR="005B56A0" w:rsidDel="005B56A0">
          <w:rPr>
            <w:szCs w:val="24"/>
          </w:rPr>
          <w:del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delInstrText>
        </w:r>
        <w:r w:rsidR="005B56A0" w:rsidDel="005B56A0">
          <w:rPr>
            <w:szCs w:val="24"/>
          </w:rPr>
          <w:fldChar w:fldCharType="separate"/>
        </w:r>
        <w:r w:rsidR="005B56A0" w:rsidRPr="005B56A0" w:rsidDel="005B56A0">
          <w:delText>(Suri et al., 2015)</w:delText>
        </w:r>
        <w:r w:rsidR="005B56A0" w:rsidDel="005B56A0">
          <w:rPr>
            <w:szCs w:val="24"/>
          </w:rPr>
          <w:fldChar w:fldCharType="end"/>
        </w:r>
      </w:del>
      <w:del w:id="108" w:author="Billy Mitchell" w:date="2024-10-20T23:36:00Z" w16du:dateUtc="2024-10-21T03:36:00Z">
        <w:r w:rsidR="00DC1D9A" w:rsidDel="005B56A0">
          <w:rPr>
            <w:szCs w:val="24"/>
          </w:rPr>
          <w:delText xml:space="preserve"> </w:delText>
        </w:r>
      </w:del>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lastRenderedPageBreak/>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r w:rsidR="0032126A">
        <w:rPr>
          <w:szCs w:val="24"/>
        </w:rPr>
        <w:t>Agreement between raters was high (IRR = 0.918).</w:t>
      </w:r>
    </w:p>
    <w:p w14:paraId="75013AA1" w14:textId="5537568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08712C">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1512797A" w:rsidR="0057698D"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08712C">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08712C">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62FE52D" w:rsidR="0057698D" w:rsidRPr="00C05F02" w:rsidRDefault="00E77A87" w:rsidP="00C05F02">
      <w:pPr>
        <w:spacing w:after="0" w:line="480" w:lineRule="auto"/>
        <w:ind w:left="0" w:firstLine="720"/>
      </w:pPr>
      <w:r>
        <w:rPr>
          <w:szCs w:val="24"/>
        </w:rPr>
        <w:lastRenderedPageBreak/>
        <w:t>This observational approach, using the idio</w:t>
      </w:r>
      <w:r w:rsidR="00A30191">
        <w:rPr>
          <w:szCs w:val="24"/>
        </w:rPr>
        <w:t>graphic</w:t>
      </w:r>
      <w:r>
        <w:rPr>
          <w:szCs w:val="24"/>
        </w:rPr>
        <w:t xml:space="preserve"> self-reported emotional intensity of each subject to predict regulation behaviors, differs substantively from its experimentally-controlled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r w:rsidR="004A023F">
        <w:rPr>
          <w:szCs w:val="24"/>
        </w:rPr>
        <w:t xml:space="preserve">likely </w:t>
      </w:r>
      <w:r>
        <w:rPr>
          <w:szCs w:val="24"/>
        </w:rPr>
        <w:t>reduc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though it may be the case that these reports were also influenced by post-regulation emotion</w:t>
      </w:r>
      <w:r w:rsidR="00466D8D" w:rsidRPr="00C05F02">
        <w:t>.</w:t>
      </w:r>
      <w:r w:rsidR="0012001C">
        <w:t xml:space="preserve"> While pre- and post-regulation emotion intensities appear highly correlated </w:t>
      </w:r>
      <w:r w:rsidR="0012001C">
        <w:fldChar w:fldCharType="begin"/>
      </w:r>
      <w:r w:rsidR="0008712C">
        <w:instrText xml:space="preserve"> ADDIN ZOTERO_ITEM CSL_CITATION {"citationID":"2dDlVlOS","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50D9DA8D"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xml:space="preserve">%) reported using distraction to regulate their emotions. The average emotional intensity of </w:t>
      </w:r>
      <w:r w:rsidRPr="008C7178">
        <w:rPr>
          <w:szCs w:val="24"/>
        </w:rPr>
        <w:lastRenderedPageBreak/>
        <w:t>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r>
                            <w:rPr>
                              <w:rFonts w:ascii="Calibri" w:eastAsia="Calibri" w:hAnsi="Calibri" w:cs="Calibri"/>
                              <w:sz w:val="20"/>
                            </w:rPr>
                            <w:t xml:space="preserve">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09"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09"/>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w:t>
      </w:r>
      <w:r w:rsidR="00854F72">
        <w:rPr>
          <w:bCs/>
          <w:szCs w:val="24"/>
        </w:rPr>
        <w:lastRenderedPageBreak/>
        <w:t>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50A22D70" w:rsidR="0043765F" w:rsidRPr="00B476BD" w:rsidRDefault="00B720B2" w:rsidP="006D3351">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w:t>
      </w:r>
      <w:r w:rsidRPr="008C7178">
        <w:rPr>
          <w:szCs w:val="24"/>
        </w:rPr>
        <w:lastRenderedPageBreak/>
        <w:t xml:space="preserve">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r w:rsidR="0085248B">
        <w:rPr>
          <w:szCs w:val="24"/>
        </w:rPr>
        <w:br/>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262768C0" w14:textId="378633F6"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 xml:space="preserve">We found only a single model which surpassed nominal statistical thresholds of significance in model fit </w:t>
      </w:r>
      <w:r>
        <w:rPr>
          <w:szCs w:val="24"/>
        </w:rPr>
        <w:lastRenderedPageBreak/>
        <w:t>(</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lastRenderedPageBreak/>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r w:rsidR="0007369C" w:rsidRPr="00B476BD">
        <w:rPr>
          <w:bCs/>
          <w:i/>
          <w:iCs/>
          <w:szCs w:val="24"/>
          <w:vertAlign w:val="subscript"/>
        </w:rPr>
        <w:t>obs</w:t>
      </w:r>
      <w:r w:rsidR="0007369C">
        <w:rPr>
          <w:bCs/>
          <w:szCs w:val="24"/>
        </w:rPr>
        <w:t xml:space="preserve"> = 9.92, </w:t>
      </w:r>
      <w:r w:rsidR="0007369C" w:rsidRPr="00AA18EC">
        <w:rPr>
          <w:bCs/>
          <w:i/>
          <w:iCs/>
          <w:szCs w:val="24"/>
        </w:rPr>
        <w:t>median</w:t>
      </w:r>
      <w:r w:rsidR="00663F44">
        <w:rPr>
          <w:bCs/>
          <w:i/>
          <w:iCs/>
          <w:szCs w:val="24"/>
        </w:rPr>
        <w:t xml:space="preserve"> </w:t>
      </w:r>
      <w:r w:rsidR="0007369C" w:rsidRPr="00052721">
        <w:rPr>
          <w:bCs/>
          <w:i/>
          <w:iCs/>
          <w:szCs w:val="24"/>
          <w:vertAlign w:val="subscript"/>
        </w:rPr>
        <w:t>obs</w:t>
      </w:r>
      <w:r w:rsidR="0007369C">
        <w:rPr>
          <w:bCs/>
          <w:szCs w:val="24"/>
        </w:rPr>
        <w:t xml:space="preserve"> = 8.0, </w:t>
      </w:r>
      <w:r w:rsidR="0007369C" w:rsidRPr="00BE73D6">
        <w:rPr>
          <w:bCs/>
          <w:i/>
          <w:iCs/>
          <w:szCs w:val="24"/>
        </w:rPr>
        <w:t>sd</w:t>
      </w:r>
      <w:r w:rsidR="00663F44">
        <w:rPr>
          <w:bCs/>
          <w:i/>
          <w:iCs/>
          <w:szCs w:val="24"/>
        </w:rPr>
        <w:t xml:space="preserve"> </w:t>
      </w:r>
      <w:r w:rsidR="0007369C" w:rsidRPr="00052721">
        <w:rPr>
          <w:bCs/>
          <w:i/>
          <w:iCs/>
          <w:szCs w:val="24"/>
          <w:vertAlign w:val="subscript"/>
        </w:rPr>
        <w:t>obs</w:t>
      </w:r>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r w:rsidR="002A7056" w:rsidRPr="00052721">
        <w:rPr>
          <w:bCs/>
          <w:i/>
          <w:iCs/>
          <w:szCs w:val="24"/>
          <w:vertAlign w:val="subscript"/>
        </w:rPr>
        <w:t>obs</w:t>
      </w:r>
      <w:r w:rsidR="002A7056">
        <w:rPr>
          <w:bCs/>
          <w:szCs w:val="24"/>
        </w:rPr>
        <w:t xml:space="preserve"> = 14.3, </w:t>
      </w:r>
      <w:r w:rsidR="002A7056" w:rsidRPr="00AA18EC">
        <w:rPr>
          <w:bCs/>
          <w:i/>
          <w:iCs/>
          <w:szCs w:val="24"/>
        </w:rPr>
        <w:t>median</w:t>
      </w:r>
      <w:r w:rsidR="00663F44">
        <w:rPr>
          <w:bCs/>
          <w:i/>
          <w:iCs/>
          <w:szCs w:val="24"/>
        </w:rPr>
        <w:t xml:space="preserve"> </w:t>
      </w:r>
      <w:r w:rsidR="002A7056" w:rsidRPr="00052721">
        <w:rPr>
          <w:bCs/>
          <w:i/>
          <w:iCs/>
          <w:szCs w:val="24"/>
          <w:vertAlign w:val="subscript"/>
        </w:rPr>
        <w:t>obs</w:t>
      </w:r>
      <w:r w:rsidR="002A7056">
        <w:rPr>
          <w:bCs/>
          <w:szCs w:val="24"/>
        </w:rPr>
        <w:t xml:space="preserve"> = 13.0, </w:t>
      </w:r>
      <w:r w:rsidR="002A7056" w:rsidRPr="00BE73D6">
        <w:rPr>
          <w:bCs/>
          <w:i/>
          <w:iCs/>
          <w:szCs w:val="24"/>
        </w:rPr>
        <w:t>sd</w:t>
      </w:r>
      <w:r w:rsidR="00663F44">
        <w:rPr>
          <w:bCs/>
          <w:i/>
          <w:iCs/>
          <w:szCs w:val="24"/>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event, and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 xml:space="preserve">This </w:t>
      </w:r>
      <w:r w:rsidR="00CD5F7C">
        <w:rPr>
          <w:szCs w:val="24"/>
        </w:rPr>
        <w:lastRenderedPageBreak/>
        <w:t>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7BE11686"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08712C">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03D8A62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08712C">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08712C">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08712C">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08712C">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08712C">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08712C">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08712C">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lastRenderedPageBreak/>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45DDEE9" w14:textId="2BD7A00F"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 xml:space="preserve">emotional </w:t>
      </w:r>
      <w:r w:rsidR="00CA33B1">
        <w:rPr>
          <w:szCs w:val="24"/>
        </w:rPr>
        <w:lastRenderedPageBreak/>
        <w:t>states</w:t>
      </w:r>
      <w:r w:rsidRPr="008C7178">
        <w:rPr>
          <w:szCs w:val="24"/>
        </w:rPr>
        <w:t xml:space="preserve"> should more successfully regulate emotions than using reappraisal</w:t>
      </w:r>
      <w:r>
        <w:rPr>
          <w:szCs w:val="24"/>
        </w:rPr>
        <w:t xml:space="preserve"> </w:t>
      </w:r>
      <w:r>
        <w:rPr>
          <w:szCs w:val="24"/>
        </w:rPr>
        <w:fldChar w:fldCharType="begin"/>
      </w:r>
      <w:r w:rsidR="0008712C">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08712C">
        <w:rPr>
          <w:szCs w:val="24"/>
        </w:rPr>
        <w:instrText xml:space="preserve"> ADDIN ZOTERO_ITEM CSL_CITATION {"citationID":"DfZBWQRm","properties":{"formattedCitation":"(Sauer et al., 2016; Specker et al., 2024)","plainCitation":"(Sauer et al., 2016; Specker et al., 2024)","noteIndex":0},"citationItems":[{"id":2212,"uris":["http://zotero.org/users/6239255/items/GR9DUXWW"],"itemData":{"id":221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  successful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 xml:space="preserve">y emotions than </w:t>
      </w:r>
      <w:r w:rsidR="0012001C">
        <w:rPr>
          <w:szCs w:val="24"/>
        </w:rPr>
        <w:lastRenderedPageBreak/>
        <w:t>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ized 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regulatory behaviors subjects actually used</w:t>
      </w:r>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r w:rsidR="00AD4521">
        <w:rPr>
          <w:szCs w:val="24"/>
        </w:rPr>
        <w:t xml:space="preserve">similar  to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Participants completed the study on Qualtrics and were recruited/filtered via Prolific. Eligible participants were native English speakers residing in the US between the ages of 18 and 85, had normal or corrected-</w:t>
      </w:r>
      <w:r w:rsidR="00D91A6A">
        <w:rPr>
          <w:szCs w:val="24"/>
        </w:rPr>
        <w:lastRenderedPageBreak/>
        <w:t xml:space="preserve">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w:t>
      </w:r>
      <w:r w:rsidR="00793BCC">
        <w:rPr>
          <w:szCs w:val="24"/>
        </w:rPr>
        <w:lastRenderedPageBreak/>
        <w:t xml:space="preserve">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w:t>
      </w:r>
      <w:r w:rsidR="009F52D2">
        <w:rPr>
          <w:szCs w:val="24"/>
        </w:rPr>
        <w:lastRenderedPageBreak/>
        <w:t>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048C32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08712C">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08712C">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w:t>
      </w:r>
      <w:r w:rsidR="00A62570">
        <w:rPr>
          <w:bCs/>
          <w:szCs w:val="24"/>
        </w:rPr>
        <w:lastRenderedPageBreak/>
        <w:t>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D4521" w:rsidRPr="008C7178">
        <w:rPr>
          <w:i/>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110"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10"/>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1500E9B8" w14:textId="68BA8730"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xml:space="preserve">) is a measure of sensitivity that quantifies the </w:t>
      </w:r>
      <w:r w:rsidR="00774C33" w:rsidRPr="00774C33">
        <w:lastRenderedPageBreak/>
        <w:t>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r>
                          <w:rPr>
                            <w:sz w:val="20"/>
                            <w:szCs w:val="20"/>
                          </w:rPr>
                          <w:t xml:space="preserve">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11"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11"/>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w:t>
      </w:r>
      <w:r>
        <w:rPr>
          <w:szCs w:val="24"/>
        </w:rPr>
        <w:lastRenderedPageBreak/>
        <w:t>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12"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12"/>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w:t>
      </w:r>
      <w:r w:rsidR="007344B0">
        <w:rPr>
          <w:szCs w:val="24"/>
        </w:rPr>
        <w:lastRenderedPageBreak/>
        <w:t xml:space="preserve">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w:t>
      </w:r>
      <w:r w:rsidRPr="005E2671">
        <w:rPr>
          <w:szCs w:val="24"/>
        </w:rPr>
        <w:lastRenderedPageBreak/>
        <w:t>=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639326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08712C">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w:t>
      </w:r>
      <w:r>
        <w:rPr>
          <w:bCs/>
          <w:szCs w:val="24"/>
        </w:rPr>
        <w:lastRenderedPageBreak/>
        <w:t xml:space="preserve">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w:t>
      </w:r>
      <w:r w:rsidR="00F10653">
        <w:rPr>
          <w:bCs/>
          <w:szCs w:val="24"/>
        </w:rPr>
        <w:lastRenderedPageBreak/>
        <w:t xml:space="preserve">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xml:space="preserve">, </w:t>
      </w:r>
      <w:r w:rsidR="00BC1899">
        <w:rPr>
          <w:bCs/>
          <w:szCs w:val="24"/>
        </w:rPr>
        <w:lastRenderedPageBreak/>
        <w:t>“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D2D459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08712C">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08712C">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56E12CFB"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r>
                                <w:rPr>
                                  <w:sz w:val="20"/>
                                  <w:szCs w:val="20"/>
                                </w:rPr>
                                <w:t xml:space="preserve">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14"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23C72DF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08712C">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08712C">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xml:space="preserve">. </w:t>
      </w:r>
      <w:ins w:id="115" w:author="Billy Mitchell" w:date="2024-10-20T23:38:00Z" w16du:dateUtc="2024-10-21T03:38:00Z">
        <w:r w:rsidR="005B56A0">
          <w:rPr>
            <w:szCs w:val="24"/>
          </w:rPr>
          <w:t xml:space="preserve">The infrequent use of reappraisal relative to distraction mirrors findings from studies which suggest </w:t>
        </w:r>
      </w:ins>
      <w:ins w:id="116" w:author="Billy Mitchell" w:date="2024-10-20T23:39:00Z" w16du:dateUtc="2024-10-21T03:39:00Z">
        <w:r w:rsidR="005B56A0">
          <w:rPr>
            <w:szCs w:val="24"/>
          </w:rPr>
          <w:t xml:space="preserve">some less-costly </w:t>
        </w:r>
      </w:ins>
      <w:ins w:id="117" w:author="Billy Mitchell" w:date="2024-10-20T23:38:00Z" w16du:dateUtc="2024-10-21T03:38:00Z">
        <w:r w:rsidR="005B56A0">
          <w:rPr>
            <w:szCs w:val="24"/>
          </w:rPr>
          <w:t>strategies might act as “defaults” a</w:t>
        </w:r>
      </w:ins>
      <w:ins w:id="118" w:author="Billy Mitchell" w:date="2024-10-20T23:39:00Z" w16du:dateUtc="2024-10-21T03:39:00Z">
        <w:r w:rsidR="005B56A0">
          <w:rPr>
            <w:szCs w:val="24"/>
          </w:rPr>
          <w:t>nd</w:t>
        </w:r>
      </w:ins>
      <w:ins w:id="119" w:author="Billy Mitchell" w:date="2024-10-20T23:38:00Z" w16du:dateUtc="2024-10-21T03:38:00Z">
        <w:r w:rsidR="005B56A0">
          <w:rPr>
            <w:szCs w:val="24"/>
          </w:rPr>
          <w:t xml:space="preserve"> interfere with the frequency of use of </w:t>
        </w:r>
      </w:ins>
      <w:ins w:id="120" w:author="Billy Mitchell" w:date="2024-10-20T23:39:00Z" w16du:dateUtc="2024-10-21T03:39:00Z">
        <w:r w:rsidR="005B56A0">
          <w:rPr>
            <w:szCs w:val="24"/>
          </w:rPr>
          <w:t xml:space="preserve">high-cost strategies like </w:t>
        </w:r>
      </w:ins>
      <w:ins w:id="121" w:author="Billy Mitchell" w:date="2024-10-20T23:38:00Z" w16du:dateUtc="2024-10-21T03:38:00Z">
        <w:r w:rsidR="005B56A0">
          <w:rPr>
            <w:szCs w:val="24"/>
          </w:rPr>
          <w:t>reappraisal</w:t>
        </w:r>
      </w:ins>
      <w:ins w:id="122" w:author="Billy Mitchell" w:date="2024-10-20T23:39:00Z" w16du:dateUtc="2024-10-21T03:39:00Z">
        <w:r w:rsidR="005B56A0">
          <w:rPr>
            <w:szCs w:val="24"/>
          </w:rPr>
          <w:t xml:space="preserve"> </w:t>
        </w:r>
      </w:ins>
      <w:ins w:id="123" w:author="Billy Mitchell" w:date="2024-10-20T23:38:00Z" w16du:dateUtc="2024-10-21T03:38:00Z">
        <w:r w:rsidR="005B56A0">
          <w:rPr>
            <w:szCs w:val="24"/>
          </w:rPr>
          <w:fldChar w:fldCharType="begin"/>
        </w:r>
        <w:r w:rsidR="005B56A0">
          <w:rPr>
            <w:szCs w:val="24"/>
          </w:rPr>
          <w: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instrText>
        </w:r>
        <w:r w:rsidR="005B56A0">
          <w:rPr>
            <w:szCs w:val="24"/>
          </w:rPr>
          <w:fldChar w:fldCharType="separate"/>
        </w:r>
        <w:r w:rsidR="005B56A0" w:rsidRPr="005B56A0">
          <w:t>(Suri et al., 2015)</w:t>
        </w:r>
        <w:r w:rsidR="005B56A0">
          <w:rPr>
            <w:szCs w:val="24"/>
          </w:rPr>
          <w:fldChar w:fldCharType="end"/>
        </w:r>
        <w:r w:rsidR="005B56A0">
          <w:rPr>
            <w:szCs w:val="24"/>
          </w:rPr>
          <w:t>.</w:t>
        </w:r>
      </w:ins>
      <w:ins w:id="124" w:author="Billy Mitchell" w:date="2024-10-20T23:39:00Z" w16du:dateUtc="2024-10-21T03:39:00Z">
        <w:r w:rsidR="005B56A0">
          <w:rPr>
            <w:szCs w:val="24"/>
          </w:rPr>
          <w:t xml:space="preserve"> </w:t>
        </w:r>
      </w:ins>
      <w:del w:id="125" w:author="Billy Mitchell" w:date="2024-10-20T23:39:00Z" w16du:dateUtc="2024-10-21T03:39:00Z">
        <w:r w:rsidR="00E82ED7" w:rsidDel="005B56A0">
          <w:rPr>
            <w:szCs w:val="24"/>
          </w:rPr>
          <w:delText>H</w:delText>
        </w:r>
      </w:del>
      <w:ins w:id="126" w:author="Billy Mitchell" w:date="2024-10-20T23:39:00Z" w16du:dateUtc="2024-10-21T03:39:00Z">
        <w:r w:rsidR="005B56A0">
          <w:rPr>
            <w:szCs w:val="24"/>
          </w:rPr>
          <w:t>H</w:t>
        </w:r>
      </w:ins>
      <w:r w:rsidR="00E82ED7">
        <w:rPr>
          <w:szCs w:val="24"/>
        </w:rPr>
        <w:t xml:space="preserve">owever, the unrelenting, attention-grabbing nature of challenging high-intensity situations may </w:t>
      </w:r>
      <w:ins w:id="127" w:author="Billy Mitchell" w:date="2024-10-20T23:40:00Z" w16du:dateUtc="2024-10-21T03:40:00Z">
        <w:r w:rsidR="005B56A0">
          <w:rPr>
            <w:szCs w:val="24"/>
          </w:rPr>
          <w:t xml:space="preserve">also </w:t>
        </w:r>
      </w:ins>
      <w:r w:rsidR="00E82ED7">
        <w:rPr>
          <w:szCs w:val="24"/>
        </w:rPr>
        <w:t>grant few affordances by which to distract oneself</w:t>
      </w:r>
      <w:ins w:id="128" w:author="Billy Mitchell" w:date="2024-10-20T23:40:00Z" w16du:dateUtc="2024-10-21T03:40:00Z">
        <w:r w:rsidR="005B56A0">
          <w:rPr>
            <w:szCs w:val="24"/>
          </w:rPr>
          <w:t>, thus making distraction more costly in some circumstances</w:t>
        </w:r>
      </w:ins>
      <w:r w:rsidR="00E82ED7">
        <w:rPr>
          <w:szCs w:val="24"/>
        </w:rPr>
        <w:t>.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08712C">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253B5D19"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08712C">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08712C">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 xml:space="preserve">The degree to which one is free to physically navigate their space or interact with evocative stimuli may have </w:t>
      </w:r>
      <w:r w:rsidR="004C0A01">
        <w:rPr>
          <w:szCs w:val="24"/>
        </w:rPr>
        <w:lastRenderedPageBreak/>
        <w:t>important implications on situational appraisals, thus informing which strategies participants predict may or may not work</w:t>
      </w:r>
      <w:r w:rsidR="0052343D">
        <w:rPr>
          <w:szCs w:val="24"/>
        </w:rPr>
        <w:t xml:space="preserve"> </w:t>
      </w:r>
      <w:r w:rsidR="0052343D">
        <w:rPr>
          <w:szCs w:val="24"/>
        </w:rPr>
        <w:fldChar w:fldCharType="begin"/>
      </w:r>
      <w:r w:rsidR="0008712C">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0D1F53C"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08712C">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08712C">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08712C">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08712C">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8712C">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8712C">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w:t>
      </w:r>
      <w:r w:rsidR="00015712">
        <w:rPr>
          <w:szCs w:val="24"/>
        </w:rPr>
        <w:lastRenderedPageBreak/>
        <w:t xml:space="preserve">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08712C">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0255361C"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8712C">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using a leave-one-out approach as a predictor of </w:t>
      </w:r>
      <w:r w:rsidR="00F92D83">
        <w:rPr>
          <w:szCs w:val="24"/>
        </w:rPr>
        <w:lastRenderedPageBreak/>
        <w:t>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w:t>
      </w:r>
      <w:r>
        <w:rPr>
          <w:szCs w:val="24"/>
        </w:rPr>
        <w:lastRenderedPageBreak/>
        <w:t xml:space="preserve">think they would regulate. Regardless, this inconsistency may have introduced confusion into participant forecasting and the extent to which this may have had impacts upon the outcome of Study 3 is unknown. </w:t>
      </w:r>
    </w:p>
    <w:p w14:paraId="00A6FD1A" w14:textId="39F18C8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08712C">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957509F"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w:t>
      </w:r>
      <w:r w:rsidR="00023609">
        <w:rPr>
          <w:szCs w:val="24"/>
        </w:rPr>
        <w:lastRenderedPageBreak/>
        <w:t>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08712C">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14"/>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57E5D422" w14:textId="77777777" w:rsidR="005B56A0" w:rsidRDefault="00054CD8" w:rsidP="005B56A0">
      <w:pPr>
        <w:pStyle w:val="Bibliography"/>
      </w:pPr>
      <w:r>
        <w:fldChar w:fldCharType="begin"/>
      </w:r>
      <w:r w:rsidR="000E4249">
        <w:instrText xml:space="preserve"> ADDIN ZOTERO_BIBL {"uncited":[],"omitted":[],"custom":[]} CSL_BIBLIOGRAPHY </w:instrText>
      </w:r>
      <w:r>
        <w:fldChar w:fldCharType="separate"/>
      </w:r>
      <w:r w:rsidR="005B56A0">
        <w:t xml:space="preserve">Aldao, A. (2013). The Future of Emotion Regulation Research: Capturing Context. </w:t>
      </w:r>
      <w:r w:rsidR="005B56A0">
        <w:rPr>
          <w:i/>
          <w:iCs/>
        </w:rPr>
        <w:t>Perspectives on Psychological Science</w:t>
      </w:r>
      <w:r w:rsidR="005B56A0">
        <w:t xml:space="preserve">, </w:t>
      </w:r>
      <w:r w:rsidR="005B56A0">
        <w:rPr>
          <w:i/>
          <w:iCs/>
        </w:rPr>
        <w:t>8</w:t>
      </w:r>
      <w:r w:rsidR="005B56A0">
        <w:t>(2), 155–172. https://doi.org/10.1177/1745691612459518</w:t>
      </w:r>
    </w:p>
    <w:p w14:paraId="2707F418" w14:textId="77777777" w:rsidR="005B56A0" w:rsidRDefault="005B56A0" w:rsidP="005B56A0">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72C0B17" w14:textId="77777777" w:rsidR="005B56A0" w:rsidRDefault="005B56A0" w:rsidP="005B56A0">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FB27168" w14:textId="77777777" w:rsidR="005B56A0" w:rsidRDefault="005B56A0" w:rsidP="005B56A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BB58CF5" w14:textId="77777777" w:rsidR="005B56A0" w:rsidRDefault="005B56A0" w:rsidP="005B56A0">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EED5550" w14:textId="77777777" w:rsidR="005B56A0" w:rsidRDefault="005B56A0" w:rsidP="005B56A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1EED4C0" w14:textId="77777777" w:rsidR="005B56A0" w:rsidRDefault="005B56A0" w:rsidP="005B56A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26498CC" w14:textId="77777777" w:rsidR="005B56A0" w:rsidRDefault="005B56A0" w:rsidP="005B56A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846BC26" w14:textId="77777777" w:rsidR="005B56A0" w:rsidRDefault="005B56A0" w:rsidP="005B56A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CACE92D" w14:textId="77777777" w:rsidR="005B56A0" w:rsidRDefault="005B56A0" w:rsidP="005B56A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707A4859" w14:textId="77777777" w:rsidR="005B56A0" w:rsidRDefault="005B56A0" w:rsidP="005B56A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1E3678D8" w14:textId="77777777" w:rsidR="005B56A0" w:rsidRDefault="005B56A0" w:rsidP="005B56A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2AC6A959" w14:textId="77777777" w:rsidR="005B56A0" w:rsidRDefault="005B56A0" w:rsidP="005B56A0">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25B7B9F" w14:textId="77777777" w:rsidR="005B56A0" w:rsidRDefault="005B56A0" w:rsidP="005B56A0">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AA256C2" w14:textId="77777777" w:rsidR="005B56A0" w:rsidRDefault="005B56A0" w:rsidP="005B56A0">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30E71BB5" w14:textId="77777777" w:rsidR="005B56A0" w:rsidRDefault="005B56A0" w:rsidP="005B56A0">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D1EB051" w14:textId="77777777" w:rsidR="005B56A0" w:rsidRDefault="005B56A0" w:rsidP="005B56A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D5EEACC" w14:textId="77777777" w:rsidR="005B56A0" w:rsidRDefault="005B56A0" w:rsidP="005B56A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D623FA5" w14:textId="77777777" w:rsidR="005B56A0" w:rsidRDefault="005B56A0" w:rsidP="005B56A0">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0D3064E0" w14:textId="77777777" w:rsidR="005B56A0" w:rsidRDefault="005B56A0" w:rsidP="005B56A0">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49AA73D" w14:textId="77777777" w:rsidR="005B56A0" w:rsidRDefault="005B56A0" w:rsidP="005B56A0">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C0E9C0A" w14:textId="77777777" w:rsidR="005B56A0" w:rsidRDefault="005B56A0" w:rsidP="005B56A0">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784ED0C" w14:textId="77777777" w:rsidR="005B56A0" w:rsidRDefault="005B56A0" w:rsidP="005B56A0">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86AECA" w14:textId="77777777" w:rsidR="005B56A0" w:rsidRDefault="005B56A0" w:rsidP="005B56A0">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6EC5586" w14:textId="77777777" w:rsidR="005B56A0" w:rsidRDefault="005B56A0" w:rsidP="005B56A0">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0399BCDE" w14:textId="77777777" w:rsidR="005B56A0" w:rsidRDefault="005B56A0" w:rsidP="005B56A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BEF3331" w14:textId="77777777" w:rsidR="005B56A0" w:rsidRDefault="005B56A0" w:rsidP="005B56A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28BAE86" w14:textId="77777777" w:rsidR="005B56A0" w:rsidRDefault="005B56A0" w:rsidP="005B56A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3B32EB6" w14:textId="77777777" w:rsidR="005B56A0" w:rsidRDefault="005B56A0" w:rsidP="005B56A0">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2C13C267" w14:textId="77777777" w:rsidR="005B56A0" w:rsidRDefault="005B56A0" w:rsidP="005B56A0">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D15AB6F" w14:textId="77777777" w:rsidR="005B56A0" w:rsidRDefault="005B56A0" w:rsidP="005B56A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5E75C7" w14:textId="77777777" w:rsidR="005B56A0" w:rsidRDefault="005B56A0" w:rsidP="005B56A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29D90C77" w14:textId="77777777" w:rsidR="005B56A0" w:rsidRDefault="005B56A0" w:rsidP="005B56A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6BFFB6A" w14:textId="77777777" w:rsidR="005B56A0" w:rsidRDefault="005B56A0" w:rsidP="005B56A0">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0E1CBE3E" w14:textId="77777777" w:rsidR="005B56A0" w:rsidRDefault="005B56A0" w:rsidP="005B56A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7FBB14DB" w14:textId="77777777" w:rsidR="005B56A0" w:rsidRDefault="005B56A0" w:rsidP="005B56A0">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71C0893" w14:textId="77777777" w:rsidR="005B56A0" w:rsidRDefault="005B56A0" w:rsidP="005B56A0">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981C25A" w14:textId="77777777" w:rsidR="005B56A0" w:rsidRDefault="005B56A0" w:rsidP="005B56A0">
      <w:pPr>
        <w:pStyle w:val="Bibliography"/>
      </w:pPr>
      <w:r>
        <w:lastRenderedPageBreak/>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209AD18" w14:textId="77777777" w:rsidR="005B56A0" w:rsidRDefault="005B56A0" w:rsidP="005B56A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6842469C" w14:textId="77777777" w:rsidR="005B56A0" w:rsidRDefault="005B56A0" w:rsidP="005B56A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519BC728" w14:textId="77777777" w:rsidR="005B56A0" w:rsidRDefault="005B56A0" w:rsidP="005B56A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034265E" w14:textId="77777777" w:rsidR="005B56A0" w:rsidRDefault="005B56A0" w:rsidP="005B56A0">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BB0C003" w14:textId="77777777" w:rsidR="005B56A0" w:rsidRDefault="005B56A0" w:rsidP="005B56A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6C30117" w14:textId="77777777" w:rsidR="005B56A0" w:rsidRDefault="005B56A0" w:rsidP="005B56A0">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120DAC92" w14:textId="77777777" w:rsidR="005B56A0" w:rsidRDefault="005B56A0" w:rsidP="005B56A0">
      <w:pPr>
        <w:pStyle w:val="Bibliography"/>
      </w:pPr>
      <w:r>
        <w:lastRenderedPageBreak/>
        <w:t xml:space="preserve">Loewenstein, G. (1996). Out of Control: Visceral Influences on Behavior. </w:t>
      </w:r>
      <w:r>
        <w:rPr>
          <w:i/>
          <w:iCs/>
        </w:rPr>
        <w:t>Organizational Behavior and Human Decision Processes</w:t>
      </w:r>
      <w:r>
        <w:t xml:space="preserve">, </w:t>
      </w:r>
      <w:r>
        <w:rPr>
          <w:i/>
          <w:iCs/>
        </w:rPr>
        <w:t>65</w:t>
      </w:r>
      <w:r>
        <w:t>(3), 272–292.</w:t>
      </w:r>
    </w:p>
    <w:p w14:paraId="31A20F04" w14:textId="77777777" w:rsidR="005B56A0" w:rsidRDefault="005B56A0" w:rsidP="005B56A0">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126EC36" w14:textId="77777777" w:rsidR="005B56A0" w:rsidRDefault="005B56A0" w:rsidP="005B56A0">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D40B2B4" w14:textId="77777777" w:rsidR="005B56A0" w:rsidRDefault="005B56A0" w:rsidP="005B56A0">
      <w:pPr>
        <w:pStyle w:val="Bibliography"/>
      </w:pPr>
      <w:r>
        <w:t xml:space="preserve">McRae, K., &amp; Gross, J. J. (2020). Emotion regulation. </w:t>
      </w:r>
      <w:r>
        <w:rPr>
          <w:i/>
          <w:iCs/>
        </w:rPr>
        <w:t>Emotion</w:t>
      </w:r>
      <w:r>
        <w:t xml:space="preserve">, </w:t>
      </w:r>
      <w:r>
        <w:rPr>
          <w:i/>
          <w:iCs/>
        </w:rPr>
        <w:t>20</w:t>
      </w:r>
      <w:r>
        <w:t>(1), 1–9. pdh. https://doi.org/10.1037/emo0000703</w:t>
      </w:r>
    </w:p>
    <w:p w14:paraId="76146A1F" w14:textId="77777777" w:rsidR="005B56A0" w:rsidRDefault="005B56A0" w:rsidP="005B56A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8381316" w14:textId="77777777" w:rsidR="005B56A0" w:rsidRDefault="005B56A0" w:rsidP="005B56A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A40F527" w14:textId="77777777" w:rsidR="005B56A0" w:rsidRDefault="005B56A0" w:rsidP="005B56A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909C1EB" w14:textId="77777777" w:rsidR="005B56A0" w:rsidRDefault="005B56A0" w:rsidP="005B56A0">
      <w:pPr>
        <w:pStyle w:val="Bibliography"/>
      </w:pPr>
      <w:r>
        <w:lastRenderedPageBreak/>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66612BA9" w14:textId="77777777" w:rsidR="005B56A0" w:rsidRDefault="005B56A0" w:rsidP="005B56A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D4E3B0" w14:textId="77777777" w:rsidR="005B56A0" w:rsidRDefault="005B56A0" w:rsidP="005B56A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A2FA2FD" w14:textId="77777777" w:rsidR="005B56A0" w:rsidRDefault="005B56A0" w:rsidP="005B56A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08CABC2" w14:textId="77777777" w:rsidR="005B56A0" w:rsidRDefault="005B56A0" w:rsidP="005B56A0">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FA6283C" w14:textId="77777777" w:rsidR="005B56A0" w:rsidRDefault="005B56A0" w:rsidP="005B56A0">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4628242" w14:textId="77777777" w:rsidR="005B56A0" w:rsidRDefault="005B56A0" w:rsidP="005B56A0">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22BC623" w14:textId="77777777" w:rsidR="005B56A0" w:rsidRDefault="005B56A0" w:rsidP="005B56A0">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45D1456" w14:textId="77777777" w:rsidR="005B56A0" w:rsidRDefault="005B56A0" w:rsidP="005B56A0">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31E22F77" w14:textId="77777777" w:rsidR="005B56A0" w:rsidRDefault="005B56A0" w:rsidP="005B56A0">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psyh. https://doi.org/10.1016/j.psychres.2016.04.113</w:t>
      </w:r>
    </w:p>
    <w:p w14:paraId="4D43A466" w14:textId="77777777" w:rsidR="005B56A0" w:rsidRDefault="005B56A0" w:rsidP="005B56A0">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706B16D" w14:textId="77777777" w:rsidR="005B56A0" w:rsidRDefault="005B56A0" w:rsidP="005B56A0">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16D16A4F" w14:textId="77777777" w:rsidR="005B56A0" w:rsidRDefault="005B56A0" w:rsidP="005B56A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7AE805A7" w14:textId="77777777" w:rsidR="005B56A0" w:rsidRDefault="005B56A0" w:rsidP="005B56A0">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22DD746" w14:textId="77777777" w:rsidR="005B56A0" w:rsidRDefault="005B56A0" w:rsidP="005B56A0">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858CC" w14:textId="77777777" w:rsidR="005B56A0" w:rsidRDefault="005B56A0" w:rsidP="005B56A0">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C633EB6" w14:textId="77777777" w:rsidR="005B56A0" w:rsidRDefault="005B56A0" w:rsidP="005B56A0">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6699339" w14:textId="77777777" w:rsidR="005B56A0" w:rsidRDefault="005B56A0" w:rsidP="005B56A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B41DA02" w14:textId="77777777" w:rsidR="005B56A0" w:rsidRDefault="005B56A0" w:rsidP="005B56A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18555293" w14:textId="77777777" w:rsidR="005B56A0" w:rsidRDefault="005B56A0" w:rsidP="005B56A0">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1C4D8EB2" w14:textId="77777777" w:rsidR="005B56A0" w:rsidRDefault="005B56A0" w:rsidP="005B56A0">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6680C77" w14:textId="77777777" w:rsidR="005B56A0" w:rsidRDefault="005B56A0" w:rsidP="005B56A0">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B32E36" w14:textId="77777777" w:rsidR="005B56A0" w:rsidRDefault="005B56A0" w:rsidP="005B56A0">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500A68F" w14:textId="77777777" w:rsidR="005B56A0" w:rsidRDefault="005B56A0" w:rsidP="005B56A0">
      <w:pPr>
        <w:pStyle w:val="Bibliography"/>
      </w:pPr>
      <w:r>
        <w:t xml:space="preserve">Suri, G., Whittaker, K., &amp; Gross, J. J. (2015). Launching reappraisal: It’s less common than you might think. </w:t>
      </w:r>
      <w:r>
        <w:rPr>
          <w:i/>
          <w:iCs/>
        </w:rPr>
        <w:t>Emotion</w:t>
      </w:r>
      <w:r>
        <w:t xml:space="preserve">, </w:t>
      </w:r>
      <w:r>
        <w:rPr>
          <w:i/>
          <w:iCs/>
        </w:rPr>
        <w:t>15</w:t>
      </w:r>
      <w:r>
        <w:t>(1), 73–77. pdh. https://doi.org/10.1037/emo0000011</w:t>
      </w:r>
    </w:p>
    <w:p w14:paraId="750286BA" w14:textId="77777777" w:rsidR="005B56A0" w:rsidRDefault="005B56A0" w:rsidP="005B56A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CF7720C" w14:textId="77777777" w:rsidR="005B56A0" w:rsidRDefault="005B56A0" w:rsidP="005B56A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F2687" w14:textId="77777777" w:rsidR="005B56A0" w:rsidRDefault="005B56A0" w:rsidP="005B56A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AD5DFBB" w14:textId="77777777" w:rsidR="005B56A0" w:rsidRDefault="005B56A0" w:rsidP="005B56A0">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9F50F34" w14:textId="77777777" w:rsidR="005B56A0" w:rsidRDefault="005B56A0" w:rsidP="005B56A0">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9552AE9" w14:textId="77777777" w:rsidR="005B56A0" w:rsidRDefault="005B56A0" w:rsidP="005B56A0">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635C1192" w14:textId="77777777" w:rsidR="005B56A0" w:rsidRDefault="005B56A0" w:rsidP="005B56A0">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5E1B0194" w14:textId="77777777" w:rsidR="005B56A0" w:rsidRDefault="005B56A0" w:rsidP="005B56A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4D18680D" w14:textId="77777777" w:rsidR="005B56A0" w:rsidRDefault="005B56A0" w:rsidP="005B56A0">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3C5C9A08" w14:textId="77777777" w:rsidR="005B56A0" w:rsidRDefault="005B56A0" w:rsidP="005B56A0">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478E008B" w14:textId="77777777" w:rsidR="005B56A0" w:rsidRDefault="005B56A0" w:rsidP="005B56A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DB7B3F5" w14:textId="77777777" w:rsidR="005B56A0" w:rsidRDefault="005B56A0" w:rsidP="005B56A0">
      <w:pPr>
        <w:pStyle w:val="Bibliography"/>
      </w:pPr>
      <w:r>
        <w:t xml:space="preserve">Zhang, Z., &amp; Mai, Y. (2019). </w:t>
      </w:r>
      <w:r>
        <w:rPr>
          <w:i/>
          <w:iCs/>
        </w:rPr>
        <w:t>WebPower: Basic and Advanced Statistical Power Analysis</w:t>
      </w:r>
      <w:r>
        <w:t xml:space="preserve"> (Version 0.5) [R]. https://CRAN.R-project.org/package=WebPower</w:t>
      </w:r>
    </w:p>
    <w:p w14:paraId="1B96A437" w14:textId="658CF2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7B844CA"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08712C">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25A87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08712C">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29"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29"/>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4FEBCD5"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CFE5D5" w14:textId="77777777" w:rsidR="00C149F6" w:rsidRDefault="00C149F6">
      <w:pPr>
        <w:spacing w:after="0" w:line="240" w:lineRule="auto"/>
      </w:pPr>
      <w:r>
        <w:separator/>
      </w:r>
    </w:p>
  </w:endnote>
  <w:endnote w:type="continuationSeparator" w:id="0">
    <w:p w14:paraId="0F255F16" w14:textId="77777777" w:rsidR="00C149F6" w:rsidRDefault="00C149F6">
      <w:pPr>
        <w:spacing w:after="0" w:line="240" w:lineRule="auto"/>
      </w:pPr>
      <w:r>
        <w:continuationSeparator/>
      </w:r>
    </w:p>
  </w:endnote>
  <w:endnote w:type="continuationNotice" w:id="1">
    <w:p w14:paraId="2AE1772D" w14:textId="77777777" w:rsidR="00C149F6" w:rsidRDefault="00C149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06F06B" w14:textId="77777777" w:rsidR="00C149F6" w:rsidRDefault="00C149F6">
      <w:pPr>
        <w:spacing w:after="0" w:line="240" w:lineRule="auto"/>
      </w:pPr>
      <w:r>
        <w:separator/>
      </w:r>
    </w:p>
  </w:footnote>
  <w:footnote w:type="continuationSeparator" w:id="0">
    <w:p w14:paraId="7D6AC91A" w14:textId="77777777" w:rsidR="00C149F6" w:rsidRDefault="00C149F6">
      <w:pPr>
        <w:spacing w:after="0" w:line="240" w:lineRule="auto"/>
      </w:pPr>
      <w:r>
        <w:continuationSeparator/>
      </w:r>
    </w:p>
  </w:footnote>
  <w:footnote w:type="continuationNotice" w:id="1">
    <w:p w14:paraId="36788B97" w14:textId="77777777" w:rsidR="00C149F6" w:rsidRDefault="00C149F6">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13"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1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1"/>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9BE"/>
    <w:rsid w:val="0030710F"/>
    <w:rsid w:val="0030735C"/>
    <w:rsid w:val="00311C5B"/>
    <w:rsid w:val="0032126A"/>
    <w:rsid w:val="00322180"/>
    <w:rsid w:val="00331554"/>
    <w:rsid w:val="00341012"/>
    <w:rsid w:val="00342888"/>
    <w:rsid w:val="003429F3"/>
    <w:rsid w:val="00345FE2"/>
    <w:rsid w:val="00354B3D"/>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30CF"/>
    <w:rsid w:val="005B4EE8"/>
    <w:rsid w:val="005B56A0"/>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57DE0"/>
    <w:rsid w:val="00774C33"/>
    <w:rsid w:val="0077631A"/>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FA3"/>
    <w:rsid w:val="00A81FD6"/>
    <w:rsid w:val="00A83A0D"/>
    <w:rsid w:val="00A9710E"/>
    <w:rsid w:val="00A97406"/>
    <w:rsid w:val="00AA1849"/>
    <w:rsid w:val="00AA18EC"/>
    <w:rsid w:val="00AA213B"/>
    <w:rsid w:val="00AA6164"/>
    <w:rsid w:val="00AA665A"/>
    <w:rsid w:val="00AA7A9A"/>
    <w:rsid w:val="00AB1536"/>
    <w:rsid w:val="00AD14BD"/>
    <w:rsid w:val="00AD2081"/>
    <w:rsid w:val="00AD4521"/>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49F6"/>
    <w:rsid w:val="00C178FD"/>
    <w:rsid w:val="00C21314"/>
    <w:rsid w:val="00C21522"/>
    <w:rsid w:val="00C21545"/>
    <w:rsid w:val="00C22311"/>
    <w:rsid w:val="00C2266F"/>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2C1B"/>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15.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7.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8.tiff"/><Relationship Id="rId37" Type="http://schemas.openxmlformats.org/officeDocument/2006/relationships/hyperlink" Target="https://aspredicted.org/n3ne3.pdf" TargetMode="External"/><Relationship Id="rId40" Type="http://schemas.openxmlformats.org/officeDocument/2006/relationships/image" Target="media/image12.tiff"/><Relationship Id="rId45" Type="http://schemas.openxmlformats.org/officeDocument/2006/relationships/image" Target="media/image24.png"/><Relationship Id="rId53" Type="http://schemas.openxmlformats.org/officeDocument/2006/relationships/image" Target="media/image19.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17.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0.tiff"/><Relationship Id="rId46" Type="http://schemas.openxmlformats.org/officeDocument/2006/relationships/image" Target="media/image14.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13.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6.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18.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1.tiff"/><Relationship Id="rId34" Type="http://schemas.openxmlformats.org/officeDocument/2006/relationships/hyperlink" Target="https://aspredicted.org/XXH_W1V" TargetMode="External"/><Relationship Id="rId50" Type="http://schemas.openxmlformats.org/officeDocument/2006/relationships/image" Target="media/image16.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80</Pages>
  <Words>60716</Words>
  <Characters>346086</Characters>
  <Application>Microsoft Office Word</Application>
  <DocSecurity>0</DocSecurity>
  <Lines>2884</Lines>
  <Paragraphs>811</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40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5</cp:revision>
  <cp:lastPrinted>2024-08-19T17:35:00Z</cp:lastPrinted>
  <dcterms:created xsi:type="dcterms:W3CDTF">2024-08-19T17:01:00Z</dcterms:created>
  <dcterms:modified xsi:type="dcterms:W3CDTF">2024-10-21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